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0749183"/>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0749184"/>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0749185"/>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21BDD326" w14:textId="6239918F" w:rsidR="00624C04"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0749183" w:history="1">
        <w:r w:rsidR="00624C04" w:rsidRPr="00FB0513">
          <w:rPr>
            <w:rStyle w:val="Hyperlink"/>
            <w:noProof/>
          </w:rPr>
          <w:t>Agradecimentos</w:t>
        </w:r>
        <w:r w:rsidR="00624C04">
          <w:rPr>
            <w:noProof/>
            <w:webHidden/>
          </w:rPr>
          <w:tab/>
        </w:r>
        <w:r w:rsidR="00624C04">
          <w:rPr>
            <w:noProof/>
            <w:webHidden/>
          </w:rPr>
          <w:fldChar w:fldCharType="begin"/>
        </w:r>
        <w:r w:rsidR="00624C04">
          <w:rPr>
            <w:noProof/>
            <w:webHidden/>
          </w:rPr>
          <w:instrText xml:space="preserve"> PAGEREF _Toc60749183 \h </w:instrText>
        </w:r>
        <w:r w:rsidR="00624C04">
          <w:rPr>
            <w:noProof/>
            <w:webHidden/>
          </w:rPr>
        </w:r>
        <w:r w:rsidR="00624C04">
          <w:rPr>
            <w:noProof/>
            <w:webHidden/>
          </w:rPr>
          <w:fldChar w:fldCharType="separate"/>
        </w:r>
        <w:r w:rsidR="00624C04">
          <w:rPr>
            <w:noProof/>
            <w:webHidden/>
          </w:rPr>
          <w:t>iii</w:t>
        </w:r>
        <w:r w:rsidR="00624C04">
          <w:rPr>
            <w:noProof/>
            <w:webHidden/>
          </w:rPr>
          <w:fldChar w:fldCharType="end"/>
        </w:r>
      </w:hyperlink>
    </w:p>
    <w:p w14:paraId="0A5A0D1C" w14:textId="50B4423A" w:rsidR="00624C04" w:rsidRDefault="0062521E">
      <w:pPr>
        <w:pStyle w:val="TOC1"/>
        <w:rPr>
          <w:rFonts w:asciiTheme="minorHAnsi" w:eastAsiaTheme="minorEastAsia" w:hAnsiTheme="minorHAnsi" w:cstheme="minorBidi"/>
          <w:noProof/>
          <w:szCs w:val="24"/>
          <w:lang w:val="en-GB" w:eastAsia="en-GB"/>
        </w:rPr>
      </w:pPr>
      <w:hyperlink w:anchor="_Toc60749184" w:history="1">
        <w:r w:rsidR="00624C04" w:rsidRPr="00FB0513">
          <w:rPr>
            <w:rStyle w:val="Hyperlink"/>
            <w:noProof/>
          </w:rPr>
          <w:t>Resumo</w:t>
        </w:r>
        <w:r w:rsidR="00624C04">
          <w:rPr>
            <w:noProof/>
            <w:webHidden/>
          </w:rPr>
          <w:tab/>
        </w:r>
        <w:r w:rsidR="00624C04">
          <w:rPr>
            <w:noProof/>
            <w:webHidden/>
          </w:rPr>
          <w:fldChar w:fldCharType="begin"/>
        </w:r>
        <w:r w:rsidR="00624C04">
          <w:rPr>
            <w:noProof/>
            <w:webHidden/>
          </w:rPr>
          <w:instrText xml:space="preserve"> PAGEREF _Toc60749184 \h </w:instrText>
        </w:r>
        <w:r w:rsidR="00624C04">
          <w:rPr>
            <w:noProof/>
            <w:webHidden/>
          </w:rPr>
        </w:r>
        <w:r w:rsidR="00624C04">
          <w:rPr>
            <w:noProof/>
            <w:webHidden/>
          </w:rPr>
          <w:fldChar w:fldCharType="separate"/>
        </w:r>
        <w:r w:rsidR="00624C04">
          <w:rPr>
            <w:noProof/>
            <w:webHidden/>
          </w:rPr>
          <w:t>v</w:t>
        </w:r>
        <w:r w:rsidR="00624C04">
          <w:rPr>
            <w:noProof/>
            <w:webHidden/>
          </w:rPr>
          <w:fldChar w:fldCharType="end"/>
        </w:r>
      </w:hyperlink>
    </w:p>
    <w:p w14:paraId="3BB59668" w14:textId="22895E93" w:rsidR="00624C04" w:rsidRDefault="0062521E">
      <w:pPr>
        <w:pStyle w:val="TOC1"/>
        <w:rPr>
          <w:rFonts w:asciiTheme="minorHAnsi" w:eastAsiaTheme="minorEastAsia" w:hAnsiTheme="minorHAnsi" w:cstheme="minorBidi"/>
          <w:noProof/>
          <w:szCs w:val="24"/>
          <w:lang w:val="en-GB" w:eastAsia="en-GB"/>
        </w:rPr>
      </w:pPr>
      <w:hyperlink w:anchor="_Toc60749185" w:history="1">
        <w:r w:rsidR="00624C04" w:rsidRPr="00FB0513">
          <w:rPr>
            <w:rStyle w:val="Hyperlink"/>
            <w:noProof/>
          </w:rPr>
          <w:t>Abstract</w:t>
        </w:r>
        <w:r w:rsidR="00624C04">
          <w:rPr>
            <w:noProof/>
            <w:webHidden/>
          </w:rPr>
          <w:tab/>
        </w:r>
        <w:r w:rsidR="00624C04">
          <w:rPr>
            <w:noProof/>
            <w:webHidden/>
          </w:rPr>
          <w:fldChar w:fldCharType="begin"/>
        </w:r>
        <w:r w:rsidR="00624C04">
          <w:rPr>
            <w:noProof/>
            <w:webHidden/>
          </w:rPr>
          <w:instrText xml:space="preserve"> PAGEREF _Toc60749185 \h </w:instrText>
        </w:r>
        <w:r w:rsidR="00624C04">
          <w:rPr>
            <w:noProof/>
            <w:webHidden/>
          </w:rPr>
        </w:r>
        <w:r w:rsidR="00624C04">
          <w:rPr>
            <w:noProof/>
            <w:webHidden/>
          </w:rPr>
          <w:fldChar w:fldCharType="separate"/>
        </w:r>
        <w:r w:rsidR="00624C04">
          <w:rPr>
            <w:noProof/>
            <w:webHidden/>
          </w:rPr>
          <w:t>vi</w:t>
        </w:r>
        <w:r w:rsidR="00624C04">
          <w:rPr>
            <w:noProof/>
            <w:webHidden/>
          </w:rPr>
          <w:fldChar w:fldCharType="end"/>
        </w:r>
      </w:hyperlink>
    </w:p>
    <w:p w14:paraId="4057E634" w14:textId="1BABC323" w:rsidR="00624C04" w:rsidRDefault="0062521E">
      <w:pPr>
        <w:pStyle w:val="TOC1"/>
        <w:rPr>
          <w:rFonts w:asciiTheme="minorHAnsi" w:eastAsiaTheme="minorEastAsia" w:hAnsiTheme="minorHAnsi" w:cstheme="minorBidi"/>
          <w:noProof/>
          <w:szCs w:val="24"/>
          <w:lang w:val="en-GB" w:eastAsia="en-GB"/>
        </w:rPr>
      </w:pPr>
      <w:hyperlink w:anchor="_Toc60749186" w:history="1">
        <w:r w:rsidR="00624C04" w:rsidRPr="00FB0513">
          <w:rPr>
            <w:rStyle w:val="Hyperlink"/>
            <w:noProof/>
          </w:rPr>
          <w:t xml:space="preserve">Lista de Abreviaturas e Siglas </w:t>
        </w:r>
        <w:r w:rsidR="00624C04" w:rsidRPr="00FB0513">
          <w:rPr>
            <w:rStyle w:val="Hyperlink"/>
            <w:noProof/>
            <w:highlight w:val="yellow"/>
          </w:rPr>
          <w:t>[se aplicável]</w:t>
        </w:r>
        <w:r w:rsidR="00624C04">
          <w:rPr>
            <w:noProof/>
            <w:webHidden/>
          </w:rPr>
          <w:tab/>
        </w:r>
        <w:r w:rsidR="00624C04">
          <w:rPr>
            <w:noProof/>
            <w:webHidden/>
          </w:rPr>
          <w:fldChar w:fldCharType="begin"/>
        </w:r>
        <w:r w:rsidR="00624C04">
          <w:rPr>
            <w:noProof/>
            <w:webHidden/>
          </w:rPr>
          <w:instrText xml:space="preserve"> PAGEREF _Toc60749186 \h </w:instrText>
        </w:r>
        <w:r w:rsidR="00624C04">
          <w:rPr>
            <w:noProof/>
            <w:webHidden/>
          </w:rPr>
        </w:r>
        <w:r w:rsidR="00624C04">
          <w:rPr>
            <w:noProof/>
            <w:webHidden/>
          </w:rPr>
          <w:fldChar w:fldCharType="separate"/>
        </w:r>
        <w:r w:rsidR="00624C04">
          <w:rPr>
            <w:noProof/>
            <w:webHidden/>
          </w:rPr>
          <w:t>viii</w:t>
        </w:r>
        <w:r w:rsidR="00624C04">
          <w:rPr>
            <w:noProof/>
            <w:webHidden/>
          </w:rPr>
          <w:fldChar w:fldCharType="end"/>
        </w:r>
      </w:hyperlink>
    </w:p>
    <w:p w14:paraId="07272B3E" w14:textId="6A2C9874" w:rsidR="00624C04" w:rsidRDefault="0062521E">
      <w:pPr>
        <w:pStyle w:val="TOC1"/>
        <w:rPr>
          <w:rFonts w:asciiTheme="minorHAnsi" w:eastAsiaTheme="minorEastAsia" w:hAnsiTheme="minorHAnsi" w:cstheme="minorBidi"/>
          <w:noProof/>
          <w:szCs w:val="24"/>
          <w:lang w:val="en-GB" w:eastAsia="en-GB"/>
        </w:rPr>
      </w:pPr>
      <w:hyperlink w:anchor="_Toc60749187" w:history="1">
        <w:r w:rsidR="00624C04" w:rsidRPr="00FB0513">
          <w:rPr>
            <w:rStyle w:val="Hyperlink"/>
            <w:noProof/>
          </w:rPr>
          <w:t xml:space="preserve">Lista de Figuras </w:t>
        </w:r>
        <w:r w:rsidR="00624C04" w:rsidRPr="00FB0513">
          <w:rPr>
            <w:rStyle w:val="Hyperlink"/>
            <w:noProof/>
            <w:highlight w:val="yellow"/>
          </w:rPr>
          <w:t>[se aplicável]</w:t>
        </w:r>
        <w:r w:rsidR="00624C04">
          <w:rPr>
            <w:noProof/>
            <w:webHidden/>
          </w:rPr>
          <w:tab/>
        </w:r>
        <w:r w:rsidR="00624C04">
          <w:rPr>
            <w:noProof/>
            <w:webHidden/>
          </w:rPr>
          <w:fldChar w:fldCharType="begin"/>
        </w:r>
        <w:r w:rsidR="00624C04">
          <w:rPr>
            <w:noProof/>
            <w:webHidden/>
          </w:rPr>
          <w:instrText xml:space="preserve"> PAGEREF _Toc60749187 \h </w:instrText>
        </w:r>
        <w:r w:rsidR="00624C04">
          <w:rPr>
            <w:noProof/>
            <w:webHidden/>
          </w:rPr>
        </w:r>
        <w:r w:rsidR="00624C04">
          <w:rPr>
            <w:noProof/>
            <w:webHidden/>
          </w:rPr>
          <w:fldChar w:fldCharType="separate"/>
        </w:r>
        <w:r w:rsidR="00624C04">
          <w:rPr>
            <w:noProof/>
            <w:webHidden/>
          </w:rPr>
          <w:t>ix</w:t>
        </w:r>
        <w:r w:rsidR="00624C04">
          <w:rPr>
            <w:noProof/>
            <w:webHidden/>
          </w:rPr>
          <w:fldChar w:fldCharType="end"/>
        </w:r>
      </w:hyperlink>
    </w:p>
    <w:p w14:paraId="04B28E8B" w14:textId="142D8BED" w:rsidR="00624C04" w:rsidRDefault="0062521E">
      <w:pPr>
        <w:pStyle w:val="TOC1"/>
        <w:rPr>
          <w:rFonts w:asciiTheme="minorHAnsi" w:eastAsiaTheme="minorEastAsia" w:hAnsiTheme="minorHAnsi" w:cstheme="minorBidi"/>
          <w:noProof/>
          <w:szCs w:val="24"/>
          <w:lang w:val="en-GB" w:eastAsia="en-GB"/>
        </w:rPr>
      </w:pPr>
      <w:hyperlink w:anchor="_Toc60749188" w:history="1">
        <w:r w:rsidR="00624C04" w:rsidRPr="00FB0513">
          <w:rPr>
            <w:rStyle w:val="Hyperlink"/>
            <w:noProof/>
          </w:rPr>
          <w:t xml:space="preserve">Lista de Tabelas </w:t>
        </w:r>
        <w:r w:rsidR="00624C04" w:rsidRPr="00FB0513">
          <w:rPr>
            <w:rStyle w:val="Hyperlink"/>
            <w:noProof/>
            <w:highlight w:val="yellow"/>
          </w:rPr>
          <w:t>[se aplicável]</w:t>
        </w:r>
        <w:r w:rsidR="00624C04">
          <w:rPr>
            <w:noProof/>
            <w:webHidden/>
          </w:rPr>
          <w:tab/>
        </w:r>
        <w:r w:rsidR="00624C04">
          <w:rPr>
            <w:noProof/>
            <w:webHidden/>
          </w:rPr>
          <w:fldChar w:fldCharType="begin"/>
        </w:r>
        <w:r w:rsidR="00624C04">
          <w:rPr>
            <w:noProof/>
            <w:webHidden/>
          </w:rPr>
          <w:instrText xml:space="preserve"> PAGEREF _Toc60749188 \h </w:instrText>
        </w:r>
        <w:r w:rsidR="00624C04">
          <w:rPr>
            <w:noProof/>
            <w:webHidden/>
          </w:rPr>
        </w:r>
        <w:r w:rsidR="00624C04">
          <w:rPr>
            <w:noProof/>
            <w:webHidden/>
          </w:rPr>
          <w:fldChar w:fldCharType="separate"/>
        </w:r>
        <w:r w:rsidR="00624C04">
          <w:rPr>
            <w:noProof/>
            <w:webHidden/>
          </w:rPr>
          <w:t>x</w:t>
        </w:r>
        <w:r w:rsidR="00624C04">
          <w:rPr>
            <w:noProof/>
            <w:webHidden/>
          </w:rPr>
          <w:fldChar w:fldCharType="end"/>
        </w:r>
      </w:hyperlink>
    </w:p>
    <w:p w14:paraId="511313A2" w14:textId="77DEEB26" w:rsidR="00624C04" w:rsidRDefault="0062521E">
      <w:pPr>
        <w:pStyle w:val="TOC1"/>
        <w:tabs>
          <w:tab w:val="left" w:pos="440"/>
        </w:tabs>
        <w:rPr>
          <w:rFonts w:asciiTheme="minorHAnsi" w:eastAsiaTheme="minorEastAsia" w:hAnsiTheme="minorHAnsi" w:cstheme="minorBidi"/>
          <w:noProof/>
          <w:szCs w:val="24"/>
          <w:lang w:val="en-GB" w:eastAsia="en-GB"/>
        </w:rPr>
      </w:pPr>
      <w:hyperlink w:anchor="_Toc60749189" w:history="1">
        <w:r w:rsidR="00624C04" w:rsidRPr="00FB0513">
          <w:rPr>
            <w:rStyle w:val="Hyperlink"/>
            <w:noProof/>
          </w:rPr>
          <w:t>1.</w:t>
        </w:r>
        <w:r w:rsidR="00624C04">
          <w:rPr>
            <w:rFonts w:asciiTheme="minorHAnsi" w:eastAsiaTheme="minorEastAsia" w:hAnsiTheme="minorHAnsi" w:cstheme="minorBidi"/>
            <w:noProof/>
            <w:szCs w:val="24"/>
            <w:lang w:val="en-GB" w:eastAsia="en-GB"/>
          </w:rPr>
          <w:tab/>
        </w:r>
        <w:r w:rsidR="00624C04" w:rsidRPr="00FB0513">
          <w:rPr>
            <w:rStyle w:val="Hyperlink"/>
            <w:noProof/>
          </w:rPr>
          <w:t>Introdução</w:t>
        </w:r>
        <w:r w:rsidR="00624C04">
          <w:rPr>
            <w:noProof/>
            <w:webHidden/>
          </w:rPr>
          <w:tab/>
        </w:r>
        <w:r w:rsidR="00624C04">
          <w:rPr>
            <w:noProof/>
            <w:webHidden/>
          </w:rPr>
          <w:fldChar w:fldCharType="begin"/>
        </w:r>
        <w:r w:rsidR="00624C04">
          <w:rPr>
            <w:noProof/>
            <w:webHidden/>
          </w:rPr>
          <w:instrText xml:space="preserve"> PAGEREF _Toc60749189 \h </w:instrText>
        </w:r>
        <w:r w:rsidR="00624C04">
          <w:rPr>
            <w:noProof/>
            <w:webHidden/>
          </w:rPr>
        </w:r>
        <w:r w:rsidR="00624C04">
          <w:rPr>
            <w:noProof/>
            <w:webHidden/>
          </w:rPr>
          <w:fldChar w:fldCharType="separate"/>
        </w:r>
        <w:r w:rsidR="00624C04">
          <w:rPr>
            <w:noProof/>
            <w:webHidden/>
          </w:rPr>
          <w:t>1</w:t>
        </w:r>
        <w:r w:rsidR="00624C04">
          <w:rPr>
            <w:noProof/>
            <w:webHidden/>
          </w:rPr>
          <w:fldChar w:fldCharType="end"/>
        </w:r>
      </w:hyperlink>
    </w:p>
    <w:p w14:paraId="63E4FCF9" w14:textId="02A3BD77" w:rsidR="00624C04" w:rsidRDefault="0062521E">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749190" w:history="1">
        <w:r w:rsidR="00624C04" w:rsidRPr="00FB0513">
          <w:rPr>
            <w:rStyle w:val="Hyperlink"/>
            <w:noProof/>
            <w14:scene3d>
              <w14:camera w14:prst="orthographicFront"/>
              <w14:lightRig w14:rig="threePt" w14:dir="t">
                <w14:rot w14:lat="0" w14:lon="0" w14:rev="0"/>
              </w14:lightRig>
            </w14:scene3d>
          </w:rPr>
          <w:t>1.1</w:t>
        </w:r>
        <w:r w:rsidR="00624C04">
          <w:rPr>
            <w:rFonts w:asciiTheme="minorHAnsi" w:eastAsiaTheme="minorEastAsia" w:hAnsiTheme="minorHAnsi" w:cstheme="minorBidi"/>
            <w:noProof/>
            <w:szCs w:val="24"/>
            <w:lang w:val="en-GB" w:eastAsia="en-GB"/>
          </w:rPr>
          <w:tab/>
        </w:r>
        <w:r w:rsidR="00624C04" w:rsidRPr="00FB0513">
          <w:rPr>
            <w:rStyle w:val="Hyperlink"/>
            <w:noProof/>
          </w:rPr>
          <w:t>Enquadramento</w:t>
        </w:r>
        <w:r w:rsidR="00624C04">
          <w:rPr>
            <w:noProof/>
            <w:webHidden/>
          </w:rPr>
          <w:tab/>
        </w:r>
        <w:r w:rsidR="00624C04">
          <w:rPr>
            <w:noProof/>
            <w:webHidden/>
          </w:rPr>
          <w:fldChar w:fldCharType="begin"/>
        </w:r>
        <w:r w:rsidR="00624C04">
          <w:rPr>
            <w:noProof/>
            <w:webHidden/>
          </w:rPr>
          <w:instrText xml:space="preserve"> PAGEREF _Toc60749190 \h </w:instrText>
        </w:r>
        <w:r w:rsidR="00624C04">
          <w:rPr>
            <w:noProof/>
            <w:webHidden/>
          </w:rPr>
        </w:r>
        <w:r w:rsidR="00624C04">
          <w:rPr>
            <w:noProof/>
            <w:webHidden/>
          </w:rPr>
          <w:fldChar w:fldCharType="separate"/>
        </w:r>
        <w:r w:rsidR="00624C04">
          <w:rPr>
            <w:noProof/>
            <w:webHidden/>
          </w:rPr>
          <w:t>1</w:t>
        </w:r>
        <w:r w:rsidR="00624C04">
          <w:rPr>
            <w:noProof/>
            <w:webHidden/>
          </w:rPr>
          <w:fldChar w:fldCharType="end"/>
        </w:r>
      </w:hyperlink>
    </w:p>
    <w:p w14:paraId="62C9D577" w14:textId="4C36964C" w:rsidR="00624C04" w:rsidRDefault="0062521E">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749191" w:history="1">
        <w:r w:rsidR="00624C04" w:rsidRPr="00FB0513">
          <w:rPr>
            <w:rStyle w:val="Hyperlink"/>
            <w:noProof/>
            <w14:scene3d>
              <w14:camera w14:prst="orthographicFront"/>
              <w14:lightRig w14:rig="threePt" w14:dir="t">
                <w14:rot w14:lat="0" w14:lon="0" w14:rev="0"/>
              </w14:lightRig>
            </w14:scene3d>
          </w:rPr>
          <w:t>1.2</w:t>
        </w:r>
        <w:r w:rsidR="00624C04">
          <w:rPr>
            <w:rFonts w:asciiTheme="minorHAnsi" w:eastAsiaTheme="minorEastAsia" w:hAnsiTheme="minorHAnsi" w:cstheme="minorBidi"/>
            <w:noProof/>
            <w:szCs w:val="24"/>
            <w:lang w:val="en-GB" w:eastAsia="en-GB"/>
          </w:rPr>
          <w:tab/>
        </w:r>
        <w:r w:rsidR="00624C04" w:rsidRPr="00FB0513">
          <w:rPr>
            <w:rStyle w:val="Hyperlink"/>
            <w:noProof/>
          </w:rPr>
          <w:t>Objetivos</w:t>
        </w:r>
        <w:r w:rsidR="00624C04">
          <w:rPr>
            <w:noProof/>
            <w:webHidden/>
          </w:rPr>
          <w:tab/>
        </w:r>
        <w:r w:rsidR="00624C04">
          <w:rPr>
            <w:noProof/>
            <w:webHidden/>
          </w:rPr>
          <w:fldChar w:fldCharType="begin"/>
        </w:r>
        <w:r w:rsidR="00624C04">
          <w:rPr>
            <w:noProof/>
            <w:webHidden/>
          </w:rPr>
          <w:instrText xml:space="preserve"> PAGEREF _Toc60749191 \h </w:instrText>
        </w:r>
        <w:r w:rsidR="00624C04">
          <w:rPr>
            <w:noProof/>
            <w:webHidden/>
          </w:rPr>
        </w:r>
        <w:r w:rsidR="00624C04">
          <w:rPr>
            <w:noProof/>
            <w:webHidden/>
          </w:rPr>
          <w:fldChar w:fldCharType="separate"/>
        </w:r>
        <w:r w:rsidR="00624C04">
          <w:rPr>
            <w:noProof/>
            <w:webHidden/>
          </w:rPr>
          <w:t>1</w:t>
        </w:r>
        <w:r w:rsidR="00624C04">
          <w:rPr>
            <w:noProof/>
            <w:webHidden/>
          </w:rPr>
          <w:fldChar w:fldCharType="end"/>
        </w:r>
      </w:hyperlink>
    </w:p>
    <w:p w14:paraId="740F1D7B" w14:textId="2E560A83" w:rsidR="00624C04" w:rsidRDefault="0062521E">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749192" w:history="1">
        <w:r w:rsidR="00624C04" w:rsidRPr="00FB0513">
          <w:rPr>
            <w:rStyle w:val="Hyperlink"/>
            <w:noProof/>
            <w14:scene3d>
              <w14:camera w14:prst="orthographicFront"/>
              <w14:lightRig w14:rig="threePt" w14:dir="t">
                <w14:rot w14:lat="0" w14:lon="0" w14:rev="0"/>
              </w14:lightRig>
            </w14:scene3d>
          </w:rPr>
          <w:t>1.3</w:t>
        </w:r>
        <w:r w:rsidR="00624C04">
          <w:rPr>
            <w:rFonts w:asciiTheme="minorHAnsi" w:eastAsiaTheme="minorEastAsia" w:hAnsiTheme="minorHAnsi" w:cstheme="minorBidi"/>
            <w:noProof/>
            <w:szCs w:val="24"/>
            <w:lang w:val="en-GB" w:eastAsia="en-GB"/>
          </w:rPr>
          <w:tab/>
        </w:r>
        <w:r w:rsidR="00624C04" w:rsidRPr="00FB0513">
          <w:rPr>
            <w:rStyle w:val="Hyperlink"/>
            <w:noProof/>
          </w:rPr>
          <w:t>Metodologia</w:t>
        </w:r>
        <w:r w:rsidR="00624C04">
          <w:rPr>
            <w:noProof/>
            <w:webHidden/>
          </w:rPr>
          <w:tab/>
        </w:r>
        <w:r w:rsidR="00624C04">
          <w:rPr>
            <w:noProof/>
            <w:webHidden/>
          </w:rPr>
          <w:fldChar w:fldCharType="begin"/>
        </w:r>
        <w:r w:rsidR="00624C04">
          <w:rPr>
            <w:noProof/>
            <w:webHidden/>
          </w:rPr>
          <w:instrText xml:space="preserve"> PAGEREF _Toc60749192 \h </w:instrText>
        </w:r>
        <w:r w:rsidR="00624C04">
          <w:rPr>
            <w:noProof/>
            <w:webHidden/>
          </w:rPr>
        </w:r>
        <w:r w:rsidR="00624C04">
          <w:rPr>
            <w:noProof/>
            <w:webHidden/>
          </w:rPr>
          <w:fldChar w:fldCharType="separate"/>
        </w:r>
        <w:r w:rsidR="00624C04">
          <w:rPr>
            <w:noProof/>
            <w:webHidden/>
          </w:rPr>
          <w:t>1</w:t>
        </w:r>
        <w:r w:rsidR="00624C04">
          <w:rPr>
            <w:noProof/>
            <w:webHidden/>
          </w:rPr>
          <w:fldChar w:fldCharType="end"/>
        </w:r>
      </w:hyperlink>
    </w:p>
    <w:p w14:paraId="02EADD11" w14:textId="5C651CDE" w:rsidR="00624C04" w:rsidRDefault="0062521E">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749193" w:history="1">
        <w:r w:rsidR="00624C04" w:rsidRPr="00FB0513">
          <w:rPr>
            <w:rStyle w:val="Hyperlink"/>
            <w:noProof/>
            <w14:scene3d>
              <w14:camera w14:prst="orthographicFront"/>
              <w14:lightRig w14:rig="threePt" w14:dir="t">
                <w14:rot w14:lat="0" w14:lon="0" w14:rev="0"/>
              </w14:lightRig>
            </w14:scene3d>
          </w:rPr>
          <w:t>1.4</w:t>
        </w:r>
        <w:r w:rsidR="00624C04">
          <w:rPr>
            <w:rFonts w:asciiTheme="minorHAnsi" w:eastAsiaTheme="minorEastAsia" w:hAnsiTheme="minorHAnsi" w:cstheme="minorBidi"/>
            <w:noProof/>
            <w:szCs w:val="24"/>
            <w:lang w:val="en-GB" w:eastAsia="en-GB"/>
          </w:rPr>
          <w:tab/>
        </w:r>
        <w:r w:rsidR="00624C04" w:rsidRPr="00FB0513">
          <w:rPr>
            <w:rStyle w:val="Hyperlink"/>
            <w:noProof/>
          </w:rPr>
          <w:t>Estrutura da dissertação</w:t>
        </w:r>
        <w:r w:rsidR="00624C04">
          <w:rPr>
            <w:noProof/>
            <w:webHidden/>
          </w:rPr>
          <w:tab/>
        </w:r>
        <w:r w:rsidR="00624C04">
          <w:rPr>
            <w:noProof/>
            <w:webHidden/>
          </w:rPr>
          <w:fldChar w:fldCharType="begin"/>
        </w:r>
        <w:r w:rsidR="00624C04">
          <w:rPr>
            <w:noProof/>
            <w:webHidden/>
          </w:rPr>
          <w:instrText xml:space="preserve"> PAGEREF _Toc60749193 \h </w:instrText>
        </w:r>
        <w:r w:rsidR="00624C04">
          <w:rPr>
            <w:noProof/>
            <w:webHidden/>
          </w:rPr>
        </w:r>
        <w:r w:rsidR="00624C04">
          <w:rPr>
            <w:noProof/>
            <w:webHidden/>
          </w:rPr>
          <w:fldChar w:fldCharType="separate"/>
        </w:r>
        <w:r w:rsidR="00624C04">
          <w:rPr>
            <w:noProof/>
            <w:webHidden/>
          </w:rPr>
          <w:t>1</w:t>
        </w:r>
        <w:r w:rsidR="00624C04">
          <w:rPr>
            <w:noProof/>
            <w:webHidden/>
          </w:rPr>
          <w:fldChar w:fldCharType="end"/>
        </w:r>
      </w:hyperlink>
    </w:p>
    <w:p w14:paraId="072F7F84" w14:textId="2A372A34" w:rsidR="00624C04" w:rsidRDefault="0062521E">
      <w:pPr>
        <w:pStyle w:val="TOC1"/>
        <w:tabs>
          <w:tab w:val="left" w:pos="440"/>
        </w:tabs>
        <w:rPr>
          <w:rFonts w:asciiTheme="minorHAnsi" w:eastAsiaTheme="minorEastAsia" w:hAnsiTheme="minorHAnsi" w:cstheme="minorBidi"/>
          <w:noProof/>
          <w:szCs w:val="24"/>
          <w:lang w:val="en-GB" w:eastAsia="en-GB"/>
        </w:rPr>
      </w:pPr>
      <w:hyperlink w:anchor="_Toc60749194" w:history="1">
        <w:r w:rsidR="00624C04" w:rsidRPr="00FB0513">
          <w:rPr>
            <w:rStyle w:val="Hyperlink"/>
            <w:noProof/>
          </w:rPr>
          <w:t>2.</w:t>
        </w:r>
        <w:r w:rsidR="00624C04">
          <w:rPr>
            <w:rFonts w:asciiTheme="minorHAnsi" w:eastAsiaTheme="minorEastAsia" w:hAnsiTheme="minorHAnsi" w:cstheme="minorBidi"/>
            <w:noProof/>
            <w:szCs w:val="24"/>
            <w:lang w:val="en-GB" w:eastAsia="en-GB"/>
          </w:rPr>
          <w:tab/>
        </w:r>
        <w:r w:rsidR="00624C04" w:rsidRPr="00FB0513">
          <w:rPr>
            <w:rStyle w:val="Hyperlink"/>
            <w:noProof/>
          </w:rPr>
          <w:t>Revisão da literatura</w:t>
        </w:r>
        <w:r w:rsidR="00624C04">
          <w:rPr>
            <w:noProof/>
            <w:webHidden/>
          </w:rPr>
          <w:tab/>
        </w:r>
        <w:r w:rsidR="00624C04">
          <w:rPr>
            <w:noProof/>
            <w:webHidden/>
          </w:rPr>
          <w:fldChar w:fldCharType="begin"/>
        </w:r>
        <w:r w:rsidR="00624C04">
          <w:rPr>
            <w:noProof/>
            <w:webHidden/>
          </w:rPr>
          <w:instrText xml:space="preserve"> PAGEREF _Toc60749194 \h </w:instrText>
        </w:r>
        <w:r w:rsidR="00624C04">
          <w:rPr>
            <w:noProof/>
            <w:webHidden/>
          </w:rPr>
        </w:r>
        <w:r w:rsidR="00624C04">
          <w:rPr>
            <w:noProof/>
            <w:webHidden/>
          </w:rPr>
          <w:fldChar w:fldCharType="separate"/>
        </w:r>
        <w:r w:rsidR="00624C04">
          <w:rPr>
            <w:noProof/>
            <w:webHidden/>
          </w:rPr>
          <w:t>2</w:t>
        </w:r>
        <w:r w:rsidR="00624C04">
          <w:rPr>
            <w:noProof/>
            <w:webHidden/>
          </w:rPr>
          <w:fldChar w:fldCharType="end"/>
        </w:r>
      </w:hyperlink>
    </w:p>
    <w:p w14:paraId="443B901F" w14:textId="42ADB808" w:rsidR="00624C04" w:rsidRDefault="0062521E">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749195" w:history="1">
        <w:r w:rsidR="00624C04" w:rsidRPr="00FB0513">
          <w:rPr>
            <w:rStyle w:val="Hyperlink"/>
            <w:noProof/>
            <w14:scene3d>
              <w14:camera w14:prst="orthographicFront"/>
              <w14:lightRig w14:rig="threePt" w14:dir="t">
                <w14:rot w14:lat="0" w14:lon="0" w14:rev="0"/>
              </w14:lightRig>
            </w14:scene3d>
          </w:rPr>
          <w:t>2.1</w:t>
        </w:r>
        <w:r w:rsidR="00624C04">
          <w:rPr>
            <w:rFonts w:asciiTheme="minorHAnsi" w:eastAsiaTheme="minorEastAsia" w:hAnsiTheme="minorHAnsi" w:cstheme="minorBidi"/>
            <w:noProof/>
            <w:szCs w:val="24"/>
            <w:lang w:val="en-GB" w:eastAsia="en-GB"/>
          </w:rPr>
          <w:tab/>
        </w:r>
        <w:r w:rsidR="00624C04" w:rsidRPr="00FB0513">
          <w:rPr>
            <w:rStyle w:val="Hyperlink"/>
            <w:noProof/>
          </w:rPr>
          <w:t>Machine Learning</w:t>
        </w:r>
        <w:r w:rsidR="00624C04">
          <w:rPr>
            <w:noProof/>
            <w:webHidden/>
          </w:rPr>
          <w:tab/>
        </w:r>
        <w:r w:rsidR="00624C04">
          <w:rPr>
            <w:noProof/>
            <w:webHidden/>
          </w:rPr>
          <w:fldChar w:fldCharType="begin"/>
        </w:r>
        <w:r w:rsidR="00624C04">
          <w:rPr>
            <w:noProof/>
            <w:webHidden/>
          </w:rPr>
          <w:instrText xml:space="preserve"> PAGEREF _Toc60749195 \h </w:instrText>
        </w:r>
        <w:r w:rsidR="00624C04">
          <w:rPr>
            <w:noProof/>
            <w:webHidden/>
          </w:rPr>
        </w:r>
        <w:r w:rsidR="00624C04">
          <w:rPr>
            <w:noProof/>
            <w:webHidden/>
          </w:rPr>
          <w:fldChar w:fldCharType="separate"/>
        </w:r>
        <w:r w:rsidR="00624C04">
          <w:rPr>
            <w:noProof/>
            <w:webHidden/>
          </w:rPr>
          <w:t>2</w:t>
        </w:r>
        <w:r w:rsidR="00624C04">
          <w:rPr>
            <w:noProof/>
            <w:webHidden/>
          </w:rPr>
          <w:fldChar w:fldCharType="end"/>
        </w:r>
      </w:hyperlink>
    </w:p>
    <w:p w14:paraId="3C14C354" w14:textId="3AA1EEDF" w:rsidR="00624C04" w:rsidRDefault="0062521E">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749196" w:history="1">
        <w:r w:rsidR="00624C04" w:rsidRPr="00FB0513">
          <w:rPr>
            <w:rStyle w:val="Hyperlink"/>
            <w:noProof/>
          </w:rPr>
          <w:t>2.1.1</w:t>
        </w:r>
        <w:r w:rsidR="00624C04">
          <w:rPr>
            <w:rFonts w:asciiTheme="minorHAnsi" w:eastAsiaTheme="minorEastAsia" w:hAnsiTheme="minorHAnsi" w:cstheme="minorBidi"/>
            <w:noProof/>
            <w:szCs w:val="24"/>
            <w:lang w:val="en-GB" w:eastAsia="en-GB"/>
          </w:rPr>
          <w:tab/>
        </w:r>
        <w:r w:rsidR="00624C04" w:rsidRPr="00FB0513">
          <w:rPr>
            <w:rStyle w:val="Hyperlink"/>
            <w:noProof/>
          </w:rPr>
          <w:t>Subsecção</w:t>
        </w:r>
        <w:r w:rsidR="00624C04">
          <w:rPr>
            <w:noProof/>
            <w:webHidden/>
          </w:rPr>
          <w:tab/>
        </w:r>
        <w:r w:rsidR="00624C04">
          <w:rPr>
            <w:noProof/>
            <w:webHidden/>
          </w:rPr>
          <w:fldChar w:fldCharType="begin"/>
        </w:r>
        <w:r w:rsidR="00624C04">
          <w:rPr>
            <w:noProof/>
            <w:webHidden/>
          </w:rPr>
          <w:instrText xml:space="preserve"> PAGEREF _Toc60749196 \h </w:instrText>
        </w:r>
        <w:r w:rsidR="00624C04">
          <w:rPr>
            <w:noProof/>
            <w:webHidden/>
          </w:rPr>
        </w:r>
        <w:r w:rsidR="00624C04">
          <w:rPr>
            <w:noProof/>
            <w:webHidden/>
          </w:rPr>
          <w:fldChar w:fldCharType="separate"/>
        </w:r>
        <w:r w:rsidR="00624C04">
          <w:rPr>
            <w:noProof/>
            <w:webHidden/>
          </w:rPr>
          <w:t>2</w:t>
        </w:r>
        <w:r w:rsidR="00624C04">
          <w:rPr>
            <w:noProof/>
            <w:webHidden/>
          </w:rPr>
          <w:fldChar w:fldCharType="end"/>
        </w:r>
      </w:hyperlink>
    </w:p>
    <w:p w14:paraId="0396426A" w14:textId="6D92D1AB" w:rsidR="00624C04" w:rsidRDefault="0062521E">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749197" w:history="1">
        <w:r w:rsidR="00624C04" w:rsidRPr="00FB0513">
          <w:rPr>
            <w:rStyle w:val="Hyperlink"/>
            <w:noProof/>
          </w:rPr>
          <w:t>2.1.2</w:t>
        </w:r>
        <w:r w:rsidR="00624C04">
          <w:rPr>
            <w:rFonts w:asciiTheme="minorHAnsi" w:eastAsiaTheme="minorEastAsia" w:hAnsiTheme="minorHAnsi" w:cstheme="minorBidi"/>
            <w:noProof/>
            <w:szCs w:val="24"/>
            <w:lang w:val="en-GB" w:eastAsia="en-GB"/>
          </w:rPr>
          <w:tab/>
        </w:r>
        <w:r w:rsidR="00624C04" w:rsidRPr="00FB0513">
          <w:rPr>
            <w:rStyle w:val="Hyperlink"/>
            <w:noProof/>
          </w:rPr>
          <w:t>Subsecção</w:t>
        </w:r>
        <w:r w:rsidR="00624C04">
          <w:rPr>
            <w:noProof/>
            <w:webHidden/>
          </w:rPr>
          <w:tab/>
        </w:r>
        <w:r w:rsidR="00624C04">
          <w:rPr>
            <w:noProof/>
            <w:webHidden/>
          </w:rPr>
          <w:fldChar w:fldCharType="begin"/>
        </w:r>
        <w:r w:rsidR="00624C04">
          <w:rPr>
            <w:noProof/>
            <w:webHidden/>
          </w:rPr>
          <w:instrText xml:space="preserve"> PAGEREF _Toc60749197 \h </w:instrText>
        </w:r>
        <w:r w:rsidR="00624C04">
          <w:rPr>
            <w:noProof/>
            <w:webHidden/>
          </w:rPr>
        </w:r>
        <w:r w:rsidR="00624C04">
          <w:rPr>
            <w:noProof/>
            <w:webHidden/>
          </w:rPr>
          <w:fldChar w:fldCharType="separate"/>
        </w:r>
        <w:r w:rsidR="00624C04">
          <w:rPr>
            <w:noProof/>
            <w:webHidden/>
          </w:rPr>
          <w:t>2</w:t>
        </w:r>
        <w:r w:rsidR="00624C04">
          <w:rPr>
            <w:noProof/>
            <w:webHidden/>
          </w:rPr>
          <w:fldChar w:fldCharType="end"/>
        </w:r>
      </w:hyperlink>
    </w:p>
    <w:p w14:paraId="367E8844" w14:textId="54F780D5" w:rsidR="00624C04" w:rsidRDefault="0062521E">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749198" w:history="1">
        <w:r w:rsidR="00624C04" w:rsidRPr="00FB0513">
          <w:rPr>
            <w:rStyle w:val="Hyperlink"/>
            <w:noProof/>
            <w14:scene3d>
              <w14:camera w14:prst="orthographicFront"/>
              <w14:lightRig w14:rig="threePt" w14:dir="t">
                <w14:rot w14:lat="0" w14:lon="0" w14:rev="0"/>
              </w14:lightRig>
            </w14:scene3d>
          </w:rPr>
          <w:t>2.2</w:t>
        </w:r>
        <w:r w:rsidR="00624C04">
          <w:rPr>
            <w:rFonts w:asciiTheme="minorHAnsi" w:eastAsiaTheme="minorEastAsia" w:hAnsiTheme="minorHAnsi" w:cstheme="minorBidi"/>
            <w:noProof/>
            <w:szCs w:val="24"/>
            <w:lang w:val="en-GB" w:eastAsia="en-GB"/>
          </w:rPr>
          <w:tab/>
        </w:r>
        <w:r w:rsidR="00624C04" w:rsidRPr="00FB0513">
          <w:rPr>
            <w:rStyle w:val="Hyperlink"/>
            <w:noProof/>
          </w:rPr>
          <w:t>Delirium</w:t>
        </w:r>
        <w:r w:rsidR="00624C04">
          <w:rPr>
            <w:noProof/>
            <w:webHidden/>
          </w:rPr>
          <w:tab/>
        </w:r>
        <w:r w:rsidR="00624C04">
          <w:rPr>
            <w:noProof/>
            <w:webHidden/>
          </w:rPr>
          <w:fldChar w:fldCharType="begin"/>
        </w:r>
        <w:r w:rsidR="00624C04">
          <w:rPr>
            <w:noProof/>
            <w:webHidden/>
          </w:rPr>
          <w:instrText xml:space="preserve"> PAGEREF _Toc60749198 \h </w:instrText>
        </w:r>
        <w:r w:rsidR="00624C04">
          <w:rPr>
            <w:noProof/>
            <w:webHidden/>
          </w:rPr>
        </w:r>
        <w:r w:rsidR="00624C04">
          <w:rPr>
            <w:noProof/>
            <w:webHidden/>
          </w:rPr>
          <w:fldChar w:fldCharType="separate"/>
        </w:r>
        <w:r w:rsidR="00624C04">
          <w:rPr>
            <w:noProof/>
            <w:webHidden/>
          </w:rPr>
          <w:t>2</w:t>
        </w:r>
        <w:r w:rsidR="00624C04">
          <w:rPr>
            <w:noProof/>
            <w:webHidden/>
          </w:rPr>
          <w:fldChar w:fldCharType="end"/>
        </w:r>
      </w:hyperlink>
    </w:p>
    <w:p w14:paraId="2F3E758A" w14:textId="2BDA9AB9" w:rsidR="00624C04" w:rsidRDefault="0062521E">
      <w:pPr>
        <w:pStyle w:val="TOC1"/>
        <w:tabs>
          <w:tab w:val="left" w:pos="440"/>
        </w:tabs>
        <w:rPr>
          <w:rFonts w:asciiTheme="minorHAnsi" w:eastAsiaTheme="minorEastAsia" w:hAnsiTheme="minorHAnsi" w:cstheme="minorBidi"/>
          <w:noProof/>
          <w:szCs w:val="24"/>
          <w:lang w:val="en-GB" w:eastAsia="en-GB"/>
        </w:rPr>
      </w:pPr>
      <w:hyperlink w:anchor="_Toc60749199" w:history="1">
        <w:r w:rsidR="00624C04" w:rsidRPr="00FB0513">
          <w:rPr>
            <w:rStyle w:val="Hyperlink"/>
            <w:noProof/>
          </w:rPr>
          <w:t>3.</w:t>
        </w:r>
        <w:r w:rsidR="00624C04">
          <w:rPr>
            <w:rFonts w:asciiTheme="minorHAnsi" w:eastAsiaTheme="minorEastAsia" w:hAnsiTheme="minorHAnsi" w:cstheme="minorBidi"/>
            <w:noProof/>
            <w:szCs w:val="24"/>
            <w:lang w:val="en-GB" w:eastAsia="en-GB"/>
          </w:rPr>
          <w:tab/>
        </w:r>
        <w:r w:rsidR="00624C04" w:rsidRPr="00FB0513">
          <w:rPr>
            <w:rStyle w:val="Hyperlink"/>
            <w:noProof/>
          </w:rPr>
          <w:t>Apresentação do caso de estudo</w:t>
        </w:r>
        <w:r w:rsidR="00624C04">
          <w:rPr>
            <w:noProof/>
            <w:webHidden/>
          </w:rPr>
          <w:tab/>
        </w:r>
        <w:r w:rsidR="00624C04">
          <w:rPr>
            <w:noProof/>
            <w:webHidden/>
          </w:rPr>
          <w:fldChar w:fldCharType="begin"/>
        </w:r>
        <w:r w:rsidR="00624C04">
          <w:rPr>
            <w:noProof/>
            <w:webHidden/>
          </w:rPr>
          <w:instrText xml:space="preserve"> PAGEREF _Toc60749199 \h </w:instrText>
        </w:r>
        <w:r w:rsidR="00624C04">
          <w:rPr>
            <w:noProof/>
            <w:webHidden/>
          </w:rPr>
        </w:r>
        <w:r w:rsidR="00624C04">
          <w:rPr>
            <w:noProof/>
            <w:webHidden/>
          </w:rPr>
          <w:fldChar w:fldCharType="separate"/>
        </w:r>
        <w:r w:rsidR="00624C04">
          <w:rPr>
            <w:noProof/>
            <w:webHidden/>
          </w:rPr>
          <w:t>3</w:t>
        </w:r>
        <w:r w:rsidR="00624C04">
          <w:rPr>
            <w:noProof/>
            <w:webHidden/>
          </w:rPr>
          <w:fldChar w:fldCharType="end"/>
        </w:r>
      </w:hyperlink>
    </w:p>
    <w:p w14:paraId="0A300B00" w14:textId="0FA95392" w:rsidR="00624C04" w:rsidRDefault="0062521E">
      <w:pPr>
        <w:pStyle w:val="TOC1"/>
        <w:tabs>
          <w:tab w:val="left" w:pos="440"/>
        </w:tabs>
        <w:rPr>
          <w:rFonts w:asciiTheme="minorHAnsi" w:eastAsiaTheme="minorEastAsia" w:hAnsiTheme="minorHAnsi" w:cstheme="minorBidi"/>
          <w:noProof/>
          <w:szCs w:val="24"/>
          <w:lang w:val="en-GB" w:eastAsia="en-GB"/>
        </w:rPr>
      </w:pPr>
      <w:hyperlink w:anchor="_Toc60749200" w:history="1">
        <w:r w:rsidR="00624C04" w:rsidRPr="00FB0513">
          <w:rPr>
            <w:rStyle w:val="Hyperlink"/>
            <w:noProof/>
          </w:rPr>
          <w:t>4.</w:t>
        </w:r>
        <w:r w:rsidR="00624C04">
          <w:rPr>
            <w:rFonts w:asciiTheme="minorHAnsi" w:eastAsiaTheme="minorEastAsia" w:hAnsiTheme="minorHAnsi" w:cstheme="minorBidi"/>
            <w:noProof/>
            <w:szCs w:val="24"/>
            <w:lang w:val="en-GB" w:eastAsia="en-GB"/>
          </w:rPr>
          <w:tab/>
        </w:r>
        <w:r w:rsidR="00624C04" w:rsidRPr="00FB0513">
          <w:rPr>
            <w:rStyle w:val="Hyperlink"/>
            <w:noProof/>
          </w:rPr>
          <w:t>Modelação</w:t>
        </w:r>
        <w:r w:rsidR="00624C04">
          <w:rPr>
            <w:noProof/>
            <w:webHidden/>
          </w:rPr>
          <w:tab/>
        </w:r>
        <w:r w:rsidR="00624C04">
          <w:rPr>
            <w:noProof/>
            <w:webHidden/>
          </w:rPr>
          <w:fldChar w:fldCharType="begin"/>
        </w:r>
        <w:r w:rsidR="00624C04">
          <w:rPr>
            <w:noProof/>
            <w:webHidden/>
          </w:rPr>
          <w:instrText xml:space="preserve"> PAGEREF _Toc60749200 \h </w:instrText>
        </w:r>
        <w:r w:rsidR="00624C04">
          <w:rPr>
            <w:noProof/>
            <w:webHidden/>
          </w:rPr>
        </w:r>
        <w:r w:rsidR="00624C04">
          <w:rPr>
            <w:noProof/>
            <w:webHidden/>
          </w:rPr>
          <w:fldChar w:fldCharType="separate"/>
        </w:r>
        <w:r w:rsidR="00624C04">
          <w:rPr>
            <w:noProof/>
            <w:webHidden/>
          </w:rPr>
          <w:t>4</w:t>
        </w:r>
        <w:r w:rsidR="00624C04">
          <w:rPr>
            <w:noProof/>
            <w:webHidden/>
          </w:rPr>
          <w:fldChar w:fldCharType="end"/>
        </w:r>
      </w:hyperlink>
    </w:p>
    <w:p w14:paraId="7022A6A2" w14:textId="1981B3C2" w:rsidR="00624C04" w:rsidRDefault="0062521E">
      <w:pPr>
        <w:pStyle w:val="TOC1"/>
        <w:tabs>
          <w:tab w:val="left" w:pos="440"/>
        </w:tabs>
        <w:rPr>
          <w:rFonts w:asciiTheme="minorHAnsi" w:eastAsiaTheme="minorEastAsia" w:hAnsiTheme="minorHAnsi" w:cstheme="minorBidi"/>
          <w:noProof/>
          <w:szCs w:val="24"/>
          <w:lang w:val="en-GB" w:eastAsia="en-GB"/>
        </w:rPr>
      </w:pPr>
      <w:hyperlink w:anchor="_Toc60749201" w:history="1">
        <w:r w:rsidR="00624C04" w:rsidRPr="00FB0513">
          <w:rPr>
            <w:rStyle w:val="Hyperlink"/>
            <w:noProof/>
          </w:rPr>
          <w:t>5.</w:t>
        </w:r>
        <w:r w:rsidR="00624C04">
          <w:rPr>
            <w:rFonts w:asciiTheme="minorHAnsi" w:eastAsiaTheme="minorEastAsia" w:hAnsiTheme="minorHAnsi" w:cstheme="minorBidi"/>
            <w:noProof/>
            <w:szCs w:val="24"/>
            <w:lang w:val="en-GB" w:eastAsia="en-GB"/>
          </w:rPr>
          <w:tab/>
        </w:r>
        <w:r w:rsidR="00624C04" w:rsidRPr="00FB0513">
          <w:rPr>
            <w:rStyle w:val="Hyperlink"/>
            <w:noProof/>
          </w:rPr>
          <w:t>Conclusões</w:t>
        </w:r>
        <w:r w:rsidR="00624C04">
          <w:rPr>
            <w:noProof/>
            <w:webHidden/>
          </w:rPr>
          <w:tab/>
        </w:r>
        <w:r w:rsidR="00624C04">
          <w:rPr>
            <w:noProof/>
            <w:webHidden/>
          </w:rPr>
          <w:fldChar w:fldCharType="begin"/>
        </w:r>
        <w:r w:rsidR="00624C04">
          <w:rPr>
            <w:noProof/>
            <w:webHidden/>
          </w:rPr>
          <w:instrText xml:space="preserve"> PAGEREF _Toc60749201 \h </w:instrText>
        </w:r>
        <w:r w:rsidR="00624C04">
          <w:rPr>
            <w:noProof/>
            <w:webHidden/>
          </w:rPr>
        </w:r>
        <w:r w:rsidR="00624C04">
          <w:rPr>
            <w:noProof/>
            <w:webHidden/>
          </w:rPr>
          <w:fldChar w:fldCharType="separate"/>
        </w:r>
        <w:r w:rsidR="00624C04">
          <w:rPr>
            <w:noProof/>
            <w:webHidden/>
          </w:rPr>
          <w:t>5</w:t>
        </w:r>
        <w:r w:rsidR="00624C04">
          <w:rPr>
            <w:noProof/>
            <w:webHidden/>
          </w:rPr>
          <w:fldChar w:fldCharType="end"/>
        </w:r>
      </w:hyperlink>
    </w:p>
    <w:p w14:paraId="7C5F986C" w14:textId="27E2DC17" w:rsidR="00624C04" w:rsidRDefault="0062521E">
      <w:pPr>
        <w:pStyle w:val="TOC1"/>
        <w:rPr>
          <w:rFonts w:asciiTheme="minorHAnsi" w:eastAsiaTheme="minorEastAsia" w:hAnsiTheme="minorHAnsi" w:cstheme="minorBidi"/>
          <w:noProof/>
          <w:szCs w:val="24"/>
          <w:lang w:val="en-GB" w:eastAsia="en-GB"/>
        </w:rPr>
      </w:pPr>
      <w:hyperlink w:anchor="_Toc60749202" w:history="1">
        <w:r w:rsidR="00624C04" w:rsidRPr="00FB0513">
          <w:rPr>
            <w:rStyle w:val="Hyperlink"/>
            <w:noProof/>
          </w:rPr>
          <w:t>Bibliografia</w:t>
        </w:r>
        <w:r w:rsidR="00624C04">
          <w:rPr>
            <w:noProof/>
            <w:webHidden/>
          </w:rPr>
          <w:tab/>
        </w:r>
        <w:r w:rsidR="00624C04">
          <w:rPr>
            <w:noProof/>
            <w:webHidden/>
          </w:rPr>
          <w:fldChar w:fldCharType="begin"/>
        </w:r>
        <w:r w:rsidR="00624C04">
          <w:rPr>
            <w:noProof/>
            <w:webHidden/>
          </w:rPr>
          <w:instrText xml:space="preserve"> PAGEREF _Toc60749202 \h </w:instrText>
        </w:r>
        <w:r w:rsidR="00624C04">
          <w:rPr>
            <w:noProof/>
            <w:webHidden/>
          </w:rPr>
        </w:r>
        <w:r w:rsidR="00624C04">
          <w:rPr>
            <w:noProof/>
            <w:webHidden/>
          </w:rPr>
          <w:fldChar w:fldCharType="separate"/>
        </w:r>
        <w:r w:rsidR="00624C04">
          <w:rPr>
            <w:noProof/>
            <w:webHidden/>
          </w:rPr>
          <w:t>6</w:t>
        </w:r>
        <w:r w:rsidR="00624C04">
          <w:rPr>
            <w:noProof/>
            <w:webHidden/>
          </w:rPr>
          <w:fldChar w:fldCharType="end"/>
        </w:r>
      </w:hyperlink>
    </w:p>
    <w:p w14:paraId="7A6765EF" w14:textId="140B6D30" w:rsidR="00624C04" w:rsidRDefault="0062521E">
      <w:pPr>
        <w:pStyle w:val="TOC1"/>
        <w:rPr>
          <w:rFonts w:asciiTheme="minorHAnsi" w:eastAsiaTheme="minorEastAsia" w:hAnsiTheme="minorHAnsi" w:cstheme="minorBidi"/>
          <w:noProof/>
          <w:szCs w:val="24"/>
          <w:lang w:val="en-GB" w:eastAsia="en-GB"/>
        </w:rPr>
      </w:pPr>
      <w:hyperlink w:anchor="_Toc60749203" w:history="1">
        <w:r w:rsidR="00624C04" w:rsidRPr="00FB0513">
          <w:rPr>
            <w:rStyle w:val="Hyperlink"/>
            <w:noProof/>
          </w:rPr>
          <w:t>Apêndice I – Título do Apêndice</w:t>
        </w:r>
        <w:r w:rsidR="00624C04">
          <w:rPr>
            <w:noProof/>
            <w:webHidden/>
          </w:rPr>
          <w:tab/>
        </w:r>
        <w:r w:rsidR="00624C04">
          <w:rPr>
            <w:noProof/>
            <w:webHidden/>
          </w:rPr>
          <w:fldChar w:fldCharType="begin"/>
        </w:r>
        <w:r w:rsidR="00624C04">
          <w:rPr>
            <w:noProof/>
            <w:webHidden/>
          </w:rPr>
          <w:instrText xml:space="preserve"> PAGEREF _Toc60749203 \h </w:instrText>
        </w:r>
        <w:r w:rsidR="00624C04">
          <w:rPr>
            <w:noProof/>
            <w:webHidden/>
          </w:rPr>
        </w:r>
        <w:r w:rsidR="00624C04">
          <w:rPr>
            <w:noProof/>
            <w:webHidden/>
          </w:rPr>
          <w:fldChar w:fldCharType="separate"/>
        </w:r>
        <w:r w:rsidR="00624C04">
          <w:rPr>
            <w:noProof/>
            <w:webHidden/>
          </w:rPr>
          <w:t>7</w:t>
        </w:r>
        <w:r w:rsidR="00624C04">
          <w:rPr>
            <w:noProof/>
            <w:webHidden/>
          </w:rPr>
          <w:fldChar w:fldCharType="end"/>
        </w:r>
      </w:hyperlink>
    </w:p>
    <w:p w14:paraId="6BBE8805" w14:textId="553EBAE0" w:rsidR="00624C04" w:rsidRDefault="0062521E">
      <w:pPr>
        <w:pStyle w:val="TOC1"/>
        <w:rPr>
          <w:rFonts w:asciiTheme="minorHAnsi" w:eastAsiaTheme="minorEastAsia" w:hAnsiTheme="minorHAnsi" w:cstheme="minorBidi"/>
          <w:noProof/>
          <w:szCs w:val="24"/>
          <w:lang w:val="en-GB" w:eastAsia="en-GB"/>
        </w:rPr>
      </w:pPr>
      <w:hyperlink w:anchor="_Toc60749204" w:history="1">
        <w:r w:rsidR="00624C04" w:rsidRPr="00FB0513">
          <w:rPr>
            <w:rStyle w:val="Hyperlink"/>
            <w:noProof/>
          </w:rPr>
          <w:t>Anexo I – Título do Anexo</w:t>
        </w:r>
        <w:r w:rsidR="00624C04">
          <w:rPr>
            <w:noProof/>
            <w:webHidden/>
          </w:rPr>
          <w:tab/>
        </w:r>
        <w:r w:rsidR="00624C04">
          <w:rPr>
            <w:noProof/>
            <w:webHidden/>
          </w:rPr>
          <w:fldChar w:fldCharType="begin"/>
        </w:r>
        <w:r w:rsidR="00624C04">
          <w:rPr>
            <w:noProof/>
            <w:webHidden/>
          </w:rPr>
          <w:instrText xml:space="preserve"> PAGEREF _Toc60749204 \h </w:instrText>
        </w:r>
        <w:r w:rsidR="00624C04">
          <w:rPr>
            <w:noProof/>
            <w:webHidden/>
          </w:rPr>
        </w:r>
        <w:r w:rsidR="00624C04">
          <w:rPr>
            <w:noProof/>
            <w:webHidden/>
          </w:rPr>
          <w:fldChar w:fldCharType="separate"/>
        </w:r>
        <w:r w:rsidR="00624C04">
          <w:rPr>
            <w:noProof/>
            <w:webHidden/>
          </w:rPr>
          <w:t>8</w:t>
        </w:r>
        <w:r w:rsidR="00624C04">
          <w:rPr>
            <w:noProof/>
            <w:webHidden/>
          </w:rPr>
          <w:fldChar w:fldCharType="end"/>
        </w:r>
      </w:hyperlink>
    </w:p>
    <w:p w14:paraId="6CBCBB5E" w14:textId="07750DF3"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0749186"/>
      <w:r w:rsidRPr="008017BA">
        <w:rPr>
          <w:lang w:val="pt-PT"/>
        </w:rPr>
        <w:lastRenderedPageBreak/>
        <w:t>Lista de Abreviaturas e Siglas</w:t>
      </w:r>
      <w:bookmarkEnd w:id="4"/>
    </w:p>
    <w:p w14:paraId="48BAA225" w14:textId="4E3A90B7" w:rsidR="00F40266" w:rsidRPr="008017BA" w:rsidRDefault="00F40266" w:rsidP="00F40266">
      <w:pPr>
        <w:rPr>
          <w:lang w:eastAsia="x-none"/>
        </w:rPr>
      </w:pPr>
      <w:r w:rsidRPr="008017BA">
        <w:rPr>
          <w:lang w:eastAsia="x-none"/>
        </w:rPr>
        <w:t>AA –</w:t>
      </w:r>
    </w:p>
    <w:p w14:paraId="30C231D4" w14:textId="67E2915C" w:rsidR="00F40266" w:rsidRPr="008017BA" w:rsidRDefault="00F40266" w:rsidP="00F40266">
      <w:pPr>
        <w:rPr>
          <w:lang w:eastAsia="x-none"/>
        </w:rPr>
      </w:pPr>
      <w:r w:rsidRPr="008017BA">
        <w:rPr>
          <w:lang w:eastAsia="x-none"/>
        </w:rPr>
        <w:t>BB –</w:t>
      </w:r>
    </w:p>
    <w:p w14:paraId="0FBBF3FD" w14:textId="7DEB4883" w:rsidR="00F40266" w:rsidRPr="008017BA" w:rsidRDefault="00F40266" w:rsidP="00F40266">
      <w:pPr>
        <w:rPr>
          <w:lang w:eastAsia="x-none"/>
        </w:rPr>
      </w:pPr>
      <w:r w:rsidRPr="008017BA">
        <w:rPr>
          <w:lang w:eastAsia="x-none"/>
        </w:rPr>
        <w:t>CC –</w:t>
      </w:r>
    </w:p>
    <w:p w14:paraId="61616556" w14:textId="26FB0F8A" w:rsidR="00F40266" w:rsidRDefault="00F40266" w:rsidP="00F40266">
      <w:pPr>
        <w:rPr>
          <w:lang w:eastAsia="x-none"/>
        </w:rPr>
      </w:pPr>
      <w:r w:rsidRPr="008017BA">
        <w:rPr>
          <w:lang w:eastAsia="x-none"/>
        </w:rPr>
        <w:t>DD –</w:t>
      </w: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0749187"/>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0749188"/>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0749189"/>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0749190"/>
      <w:r>
        <w:rPr>
          <w:lang w:val="pt-PT"/>
        </w:rPr>
        <w:t>Enquadramento</w:t>
      </w:r>
      <w:bookmarkEnd w:id="8"/>
      <w:r>
        <w:rPr>
          <w:lang w:val="pt-PT"/>
        </w:rPr>
        <w:t xml:space="preserve"> </w:t>
      </w:r>
    </w:p>
    <w:p w14:paraId="14D2A252" w14:textId="6C65F5F1"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Pr="0082277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fldChar w:fldCharType="separate"/>
      </w:r>
      <w:r w:rsidRPr="00822775">
        <w:rPr>
          <w:noProof/>
        </w:rPr>
        <w:t>(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xml:space="preserve">. Tal facto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Pr="0082277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rPr>
        <w:instrText> </w:instrText>
      </w:r>
      <w:r w:rsidRPr="0082277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rPr>
        <w:instrText> </w:instrText>
      </w:r>
      <w:r w:rsidRPr="00822775">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rPr>
        <w:instrText> </w:instrText>
      </w:r>
      <w:r w:rsidRPr="0082277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fldChar w:fldCharType="separate"/>
      </w:r>
      <w:r w:rsidRPr="00822775">
        <w:rPr>
          <w:noProof/>
        </w:rPr>
        <w:t>(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119B3E76"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Pr="008017BA">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0BB7E92C"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Pr="008017BA">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0749191"/>
      <w:r>
        <w:rPr>
          <w:lang w:val="pt-PT"/>
        </w:rPr>
        <w:lastRenderedPageBreak/>
        <w:t>Objetivos</w:t>
      </w:r>
      <w:bookmarkEnd w:id="13"/>
      <w:r>
        <w:rPr>
          <w:lang w:val="pt-PT"/>
        </w:rPr>
        <w:t xml:space="preserve"> </w:t>
      </w:r>
    </w:p>
    <w:p w14:paraId="195AF33B" w14:textId="7EB8B64F" w:rsidR="00CF0D35" w:rsidRDefault="005D0F85" w:rsidP="005D0F85">
      <w:pPr>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0749192"/>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0749193"/>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0749194"/>
      <w:r>
        <w:rPr>
          <w:lang w:val="pt-PT"/>
        </w:rPr>
        <w:lastRenderedPageBreak/>
        <w:t>Revisão da literatura</w:t>
      </w:r>
      <w:bookmarkEnd w:id="16"/>
      <w:r>
        <w:rPr>
          <w:lang w:val="pt-PT"/>
        </w:rPr>
        <w:t xml:space="preserve"> </w:t>
      </w:r>
    </w:p>
    <w:p w14:paraId="15FB4953" w14:textId="463BF689" w:rsidR="00D63A65" w:rsidRPr="008017BA" w:rsidRDefault="00265D69" w:rsidP="00265D69">
      <w:pPr>
        <w:ind w:firstLine="567"/>
        <w:contextualSpacing w:val="0"/>
      </w:pPr>
      <w:r w:rsidRPr="008017BA">
        <w:t>A</w:t>
      </w:r>
      <w:r w:rsidR="00D63A65" w:rsidRPr="008017BA">
        <w:t>.</w:t>
      </w:r>
    </w:p>
    <w:p w14:paraId="6E3C680D" w14:textId="3A252A1E" w:rsidR="00D63A65" w:rsidRPr="008017BA" w:rsidRDefault="00CF0D35" w:rsidP="0041755E">
      <w:pPr>
        <w:pStyle w:val="Heading2"/>
        <w:rPr>
          <w:lang w:val="pt-PT"/>
        </w:rPr>
      </w:pPr>
      <w:bookmarkStart w:id="17" w:name="_Toc60749195"/>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6314879B" w14:textId="5E50624A" w:rsidR="00265D69" w:rsidRPr="008017BA" w:rsidRDefault="001C153A" w:rsidP="00265D69">
      <w:pPr>
        <w:ind w:firstLine="567"/>
        <w:contextualSpacing w:val="0"/>
      </w:pPr>
      <w:r w:rsidRPr="008017BA">
        <w:t>A</w:t>
      </w:r>
      <w:r w:rsidR="00265D69" w:rsidRPr="008017BA">
        <w:t>.</w:t>
      </w:r>
    </w:p>
    <w:p w14:paraId="07D16044" w14:textId="77777777" w:rsidR="0043313E" w:rsidRPr="008017BA" w:rsidRDefault="0043313E" w:rsidP="0043313E">
      <w:pPr>
        <w:pStyle w:val="Heading3"/>
      </w:pPr>
      <w:bookmarkStart w:id="18" w:name="_Toc60749196"/>
      <w:r w:rsidRPr="008017BA">
        <w:t>Subsecção</w:t>
      </w:r>
      <w:bookmarkEnd w:id="18"/>
    </w:p>
    <w:p w14:paraId="6DA945E1" w14:textId="0AE2522B" w:rsidR="002F2DE2" w:rsidRPr="002F2DE2" w:rsidRDefault="0043313E" w:rsidP="0043313E">
      <w:pPr>
        <w:rPr>
          <w:highlight w:val="yellow"/>
        </w:rPr>
      </w:pPr>
      <w:r w:rsidRPr="002F2DE2">
        <w:rPr>
          <w:highlight w:val="yellow"/>
        </w:rPr>
        <w:t>[preferencialmente, utilizar apenas até este nível de subsecção]</w:t>
      </w:r>
    </w:p>
    <w:p w14:paraId="72EA283C" w14:textId="6241A1A0" w:rsidR="002F2DE2" w:rsidRPr="008017BA" w:rsidRDefault="002F2DE2" w:rsidP="0043313E">
      <w:pPr>
        <w:pStyle w:val="Heading3"/>
      </w:pPr>
      <w:bookmarkStart w:id="19" w:name="_Toc60749197"/>
      <w:r w:rsidRPr="008017BA">
        <w:t>Subsecção</w:t>
      </w:r>
      <w:bookmarkEnd w:id="19"/>
    </w:p>
    <w:p w14:paraId="6356DEB6" w14:textId="7E78E01F" w:rsidR="00EF7055" w:rsidRPr="008017BA" w:rsidRDefault="00CF0D35" w:rsidP="0041755E">
      <w:pPr>
        <w:pStyle w:val="Heading2"/>
        <w:rPr>
          <w:lang w:val="pt-PT"/>
        </w:rPr>
      </w:pPr>
      <w:bookmarkStart w:id="20" w:name="_Toc60749198"/>
      <w:proofErr w:type="spellStart"/>
      <w:r>
        <w:rPr>
          <w:lang w:val="pt-PT"/>
        </w:rPr>
        <w:t>Delirium</w:t>
      </w:r>
      <w:bookmarkEnd w:id="20"/>
      <w:proofErr w:type="spellEnd"/>
      <w:r>
        <w:rPr>
          <w:lang w:val="pt-PT"/>
        </w:rPr>
        <w:t xml:space="preserve"> </w:t>
      </w:r>
    </w:p>
    <w:p w14:paraId="4EF2A2EA" w14:textId="000C406D" w:rsidR="00013985" w:rsidRPr="008017BA" w:rsidRDefault="00265D69" w:rsidP="00265D69">
      <w:pPr>
        <w:ind w:firstLine="567"/>
        <w:contextualSpacing w:val="0"/>
      </w:pPr>
      <w:r w:rsidRPr="008017BA">
        <w:t>A</w:t>
      </w:r>
      <w:r w:rsidR="004809FC">
        <w:t>.</w:t>
      </w:r>
    </w:p>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21" w:name="_Toc60749199"/>
      <w:r>
        <w:rPr>
          <w:lang w:val="pt-PT"/>
        </w:rPr>
        <w:lastRenderedPageBreak/>
        <w:t>Apresentação do caso de estudo</w:t>
      </w:r>
      <w:bookmarkEnd w:id="21"/>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22" w:name="_Toc60749200"/>
      <w:r>
        <w:rPr>
          <w:lang w:val="pt-PT"/>
        </w:rPr>
        <w:t>Modelação</w:t>
      </w:r>
      <w:bookmarkEnd w:id="22"/>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213E59F8" w14:textId="77777777" w:rsidR="004809FC" w:rsidRPr="008017BA" w:rsidRDefault="004809FC" w:rsidP="004809FC">
      <w:pPr>
        <w:pStyle w:val="Heading1"/>
        <w:tabs>
          <w:tab w:val="clear" w:pos="680"/>
          <w:tab w:val="num" w:pos="567"/>
        </w:tabs>
        <w:ind w:hanging="720"/>
        <w:rPr>
          <w:lang w:val="pt-PT"/>
        </w:rPr>
      </w:pPr>
      <w:bookmarkStart w:id="23" w:name="_Toc60749201"/>
      <w:r w:rsidRPr="008017BA">
        <w:rPr>
          <w:lang w:val="pt-PT"/>
        </w:rPr>
        <w:t>C</w:t>
      </w:r>
      <w:r>
        <w:rPr>
          <w:lang w:val="pt-PT"/>
        </w:rPr>
        <w:t>onclusões</w:t>
      </w:r>
      <w:bookmarkEnd w:id="23"/>
    </w:p>
    <w:p w14:paraId="700E418D" w14:textId="77777777" w:rsidR="004809FC" w:rsidRDefault="004809FC" w:rsidP="004809FC">
      <w:pPr>
        <w:spacing w:after="0"/>
        <w:ind w:firstLine="720"/>
        <w:contextualSpacing w:val="0"/>
        <w:jc w:val="left"/>
      </w:pPr>
      <w:r>
        <w:t>A.</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1AC974B6" w14:textId="7D07BDAA" w:rsidR="00960B91" w:rsidRPr="008017BA" w:rsidRDefault="00FA10D4" w:rsidP="009E374E">
      <w:pPr>
        <w:pStyle w:val="Heading1"/>
        <w:numPr>
          <w:ilvl w:val="0"/>
          <w:numId w:val="0"/>
        </w:numPr>
        <w:rPr>
          <w:lang w:val="pt-PT"/>
        </w:rPr>
      </w:pPr>
      <w:bookmarkStart w:id="24" w:name="_Toc60749202"/>
      <w:r w:rsidRPr="008017BA">
        <w:rPr>
          <w:lang w:val="pt-PT"/>
        </w:rPr>
        <w:lastRenderedPageBreak/>
        <w:t>Bibliog</w:t>
      </w:r>
      <w:r w:rsidR="00F56D13">
        <w:rPr>
          <w:lang w:val="pt-PT"/>
        </w:rPr>
        <w:t>rafia</w:t>
      </w:r>
      <w:bookmarkEnd w:id="24"/>
    </w:p>
    <w:p w14:paraId="7AA6D0F3" w14:textId="4E558583" w:rsidR="00FA10D4" w:rsidRDefault="00FA10D4" w:rsidP="0017273A">
      <w:pPr>
        <w:widowControl w:val="0"/>
        <w:autoSpaceDE w:val="0"/>
        <w:autoSpaceDN w:val="0"/>
        <w:adjustRightInd w:val="0"/>
        <w:spacing w:after="240" w:line="240" w:lineRule="auto"/>
        <w:ind w:left="480" w:hanging="480"/>
        <w:rPr>
          <w:highlight w:val="yellow"/>
        </w:rPr>
      </w:pPr>
      <w:r w:rsidRPr="008017BA">
        <w:rPr>
          <w:highlight w:val="yellow"/>
        </w:rPr>
        <w:t>[utilizar preferencialmente uma aplicação de gestão de referências</w:t>
      </w:r>
      <w:r w:rsidR="00F56D13">
        <w:rPr>
          <w:highlight w:val="yellow"/>
        </w:rPr>
        <w:t xml:space="preserve"> bibliográficas</w:t>
      </w:r>
      <w:r w:rsidRPr="008017BA">
        <w:rPr>
          <w:highlight w:val="yellow"/>
        </w:rPr>
        <w:t xml:space="preserve">, e.g., </w:t>
      </w:r>
      <w:proofErr w:type="spellStart"/>
      <w:r w:rsidRPr="008017BA">
        <w:rPr>
          <w:highlight w:val="yellow"/>
        </w:rPr>
        <w:t>mendeley</w:t>
      </w:r>
      <w:proofErr w:type="spellEnd"/>
      <w:r w:rsidRPr="008017BA">
        <w:rPr>
          <w:highlight w:val="yellow"/>
        </w:rPr>
        <w:t>]</w:t>
      </w:r>
    </w:p>
    <w:p w14:paraId="5CA66685" w14:textId="77AC45B4" w:rsidR="00D92F42" w:rsidRPr="005D0F85" w:rsidRDefault="00D92F42" w:rsidP="00D92F42">
      <w:pPr>
        <w:widowControl w:val="0"/>
        <w:autoSpaceDE w:val="0"/>
        <w:autoSpaceDN w:val="0"/>
        <w:adjustRightInd w:val="0"/>
        <w:spacing w:after="240" w:line="240" w:lineRule="auto"/>
        <w:ind w:left="480" w:hanging="480"/>
        <w:rPr>
          <w:noProof/>
          <w:lang w:val="en-GB"/>
        </w:rPr>
      </w:pPr>
      <w:r>
        <w:rPr>
          <w:highlight w:val="yellow"/>
        </w:rPr>
        <w:fldChar w:fldCharType="begin" w:fldLock="1"/>
      </w:r>
      <w:r w:rsidRPr="005D0F85">
        <w:rPr>
          <w:highlight w:val="yellow"/>
          <w:lang w:val="en-GB"/>
        </w:rPr>
        <w:instrText xml:space="preserve">ADDIN Mendeley Bibliography CSL_BIBLIOGRAPHY </w:instrText>
      </w:r>
      <w:r>
        <w:rPr>
          <w:highlight w:val="yellow"/>
        </w:rPr>
        <w:fldChar w:fldCharType="separate"/>
      </w:r>
      <w:r w:rsidRPr="005D0F85">
        <w:rPr>
          <w:noProof/>
          <w:lang w:val="en-GB"/>
        </w:rPr>
        <w:t xml:space="preserve">American Psychiatric Association. (2013). </w:t>
      </w:r>
      <w:r w:rsidRPr="005D0F85">
        <w:rPr>
          <w:i/>
          <w:iCs/>
          <w:noProof/>
          <w:lang w:val="en-GB"/>
        </w:rPr>
        <w:t>Diagnostic and statistical manual of mental disorders - DSM-5</w:t>
      </w:r>
      <w:r w:rsidRPr="005D0F85">
        <w:rPr>
          <w:noProof/>
          <w:lang w:val="en-GB"/>
        </w:rPr>
        <w:t xml:space="preserve">. </w:t>
      </w:r>
      <w:r w:rsidRPr="005D0F85">
        <w:rPr>
          <w:i/>
          <w:iCs/>
          <w:noProof/>
          <w:lang w:val="en-GB"/>
        </w:rPr>
        <w:t>Pediatria Integral</w:t>
      </w:r>
      <w:r w:rsidRPr="005D0F85">
        <w:rPr>
          <w:noProof/>
          <w:lang w:val="en-GB"/>
        </w:rPr>
        <w:t xml:space="preserve"> (fifth, Vol. 17).</w:t>
      </w:r>
    </w:p>
    <w:p w14:paraId="76B7EA3C"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Inouye, S. K., Westendorp, R. G. J., &amp; Saczynski, J. S. (2014). Delirium in elderly people. </w:t>
      </w:r>
      <w:r w:rsidRPr="005D0F85">
        <w:rPr>
          <w:i/>
          <w:iCs/>
          <w:noProof/>
          <w:lang w:val="en-GB"/>
        </w:rPr>
        <w:t>The Lancet</w:t>
      </w:r>
      <w:r w:rsidRPr="005D0F85">
        <w:rPr>
          <w:noProof/>
          <w:lang w:val="en-GB"/>
        </w:rPr>
        <w:t xml:space="preserve">, </w:t>
      </w:r>
      <w:r w:rsidRPr="005D0F85">
        <w:rPr>
          <w:i/>
          <w:iCs/>
          <w:noProof/>
          <w:lang w:val="en-GB"/>
        </w:rPr>
        <w:t>383</w:t>
      </w:r>
      <w:r w:rsidRPr="005D0F85">
        <w:rPr>
          <w:noProof/>
          <w:lang w:val="en-GB"/>
        </w:rPr>
        <w:t>(9920), 911–922. https://doi.org/10.1016/S0140-6736(13)60688-1</w:t>
      </w:r>
    </w:p>
    <w:p w14:paraId="08A1EB8C"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Michaud, L., Büla, C., Berney, A., Camus, V., Voellinger, R., Stiefel, F., &amp; Burnand, B. (2007). Delirium: Guidelines for general hospitals. </w:t>
      </w:r>
      <w:r w:rsidRPr="005D0F85">
        <w:rPr>
          <w:i/>
          <w:iCs/>
          <w:noProof/>
          <w:lang w:val="en-GB"/>
        </w:rPr>
        <w:t>Journal of Psychosomatic Research</w:t>
      </w:r>
      <w:r w:rsidRPr="005D0F85">
        <w:rPr>
          <w:noProof/>
          <w:lang w:val="en-GB"/>
        </w:rPr>
        <w:t xml:space="preserve">, </w:t>
      </w:r>
      <w:r w:rsidRPr="005D0F85">
        <w:rPr>
          <w:i/>
          <w:iCs/>
          <w:noProof/>
          <w:lang w:val="en-GB"/>
        </w:rPr>
        <w:t>62</w:t>
      </w:r>
      <w:r w:rsidRPr="005D0F85">
        <w:rPr>
          <w:noProof/>
          <w:lang w:val="en-GB"/>
        </w:rPr>
        <w:t>(3), 371–383. https://doi.org/10.1016/j.jpsychores.2006.10.004</w:t>
      </w:r>
    </w:p>
    <w:p w14:paraId="46D61521"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Salluh, J. I. F., Wang, H., Schneider, E. B., Nagaraja, N., Yenokyan, G., Damluji, A., … Stevens, R. D. (2015). Outcome of delirium in critically ill patients: Systematic review and meta-analysis. </w:t>
      </w:r>
      <w:r w:rsidRPr="005D0F85">
        <w:rPr>
          <w:i/>
          <w:iCs/>
          <w:noProof/>
          <w:lang w:val="en-GB"/>
        </w:rPr>
        <w:t>BMJ (Online)</w:t>
      </w:r>
      <w:r w:rsidRPr="005D0F85">
        <w:rPr>
          <w:noProof/>
          <w:lang w:val="en-GB"/>
        </w:rPr>
        <w:t xml:space="preserve">, </w:t>
      </w:r>
      <w:r w:rsidRPr="005D0F85">
        <w:rPr>
          <w:i/>
          <w:iCs/>
          <w:noProof/>
          <w:lang w:val="en-GB"/>
        </w:rPr>
        <w:t>350</w:t>
      </w:r>
      <w:r w:rsidRPr="005D0F85">
        <w:rPr>
          <w:noProof/>
          <w:lang w:val="en-GB"/>
        </w:rPr>
        <w:t>, 1–10. https://doi.org/10.1136/bmj.h2538</w:t>
      </w:r>
    </w:p>
    <w:p w14:paraId="1DF56077"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Van Eijk, M. M. J., Van Marum, R. J., Klijn, I. A. M., De Wit, N., Kesecioglu, J., &amp; Slooter, A. J. C. (2009). Comparison of delirium assessment tools in a mixed intensive care unit. </w:t>
      </w:r>
      <w:r w:rsidRPr="005D0F85">
        <w:rPr>
          <w:i/>
          <w:iCs/>
          <w:noProof/>
          <w:lang w:val="en-GB"/>
        </w:rPr>
        <w:t>Critical Care Medicine</w:t>
      </w:r>
      <w:r w:rsidRPr="005D0F85">
        <w:rPr>
          <w:noProof/>
          <w:lang w:val="en-GB"/>
        </w:rPr>
        <w:t xml:space="preserve">, </w:t>
      </w:r>
      <w:r w:rsidRPr="005D0F85">
        <w:rPr>
          <w:i/>
          <w:iCs/>
          <w:noProof/>
          <w:lang w:val="en-GB"/>
        </w:rPr>
        <w:t>37</w:t>
      </w:r>
      <w:r w:rsidRPr="005D0F85">
        <w:rPr>
          <w:noProof/>
          <w:lang w:val="en-GB"/>
        </w:rPr>
        <w:t>(6), 1881–1885. https://doi.org/10.1097/CCM.0b013e3181a00118</w:t>
      </w:r>
    </w:p>
    <w:p w14:paraId="69828806"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Wilson, J. E., Mart, M. F., Cunningham, C., Shehabi, Y., Girard, T. D., MacLullich, A. M. J., … Ely, E. W. (2020). Delirium. </w:t>
      </w:r>
      <w:r w:rsidRPr="005D0F85">
        <w:rPr>
          <w:i/>
          <w:iCs/>
          <w:noProof/>
          <w:lang w:val="en-GB"/>
        </w:rPr>
        <w:t>Nature Reviews Disease Primers</w:t>
      </w:r>
      <w:r w:rsidRPr="005D0F85">
        <w:rPr>
          <w:noProof/>
          <w:lang w:val="en-GB"/>
        </w:rPr>
        <w:t xml:space="preserve">, </w:t>
      </w:r>
      <w:r w:rsidRPr="005D0F85">
        <w:rPr>
          <w:i/>
          <w:iCs/>
          <w:noProof/>
          <w:lang w:val="en-GB"/>
        </w:rPr>
        <w:t>6</w:t>
      </w:r>
      <w:r w:rsidRPr="005D0F85">
        <w:rPr>
          <w:noProof/>
          <w:lang w:val="en-GB"/>
        </w:rPr>
        <w:t>(1). https://doi.org/10.1038/s41572-020-00223-4</w:t>
      </w:r>
    </w:p>
    <w:p w14:paraId="4FA9435E" w14:textId="77777777" w:rsidR="00D92F42" w:rsidRPr="00D92F42" w:rsidRDefault="00D92F42" w:rsidP="00D92F42">
      <w:pPr>
        <w:widowControl w:val="0"/>
        <w:autoSpaceDE w:val="0"/>
        <w:autoSpaceDN w:val="0"/>
        <w:adjustRightInd w:val="0"/>
        <w:spacing w:after="240" w:line="240" w:lineRule="auto"/>
        <w:ind w:left="480" w:hanging="480"/>
        <w:rPr>
          <w:noProof/>
        </w:rPr>
      </w:pPr>
      <w:r w:rsidRPr="005D0F85">
        <w:rPr>
          <w:noProof/>
          <w:lang w:val="en-GB"/>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92F42">
        <w:rPr>
          <w:i/>
          <w:iCs/>
          <w:noProof/>
        </w:rPr>
        <w:t>JAMA Network Open</w:t>
      </w:r>
      <w:r w:rsidRPr="00D92F42">
        <w:rPr>
          <w:noProof/>
        </w:rPr>
        <w:t xml:space="preserve">, </w:t>
      </w:r>
      <w:r w:rsidRPr="00D92F42">
        <w:rPr>
          <w:i/>
          <w:iCs/>
          <w:noProof/>
        </w:rPr>
        <w:t>1</w:t>
      </w:r>
      <w:r w:rsidRPr="00D92F42">
        <w:rPr>
          <w:noProof/>
        </w:rPr>
        <w:t>(4), e181018. https://doi.org/10.1001/jamanetworkopen.2018.1018</w:t>
      </w:r>
    </w:p>
    <w:p w14:paraId="41EFD007" w14:textId="2B8A4A49" w:rsidR="00D92F42" w:rsidRDefault="00D92F42" w:rsidP="0017273A">
      <w:pPr>
        <w:widowControl w:val="0"/>
        <w:autoSpaceDE w:val="0"/>
        <w:autoSpaceDN w:val="0"/>
        <w:adjustRightInd w:val="0"/>
        <w:spacing w:after="240" w:line="240" w:lineRule="auto"/>
        <w:ind w:left="480" w:hanging="480"/>
        <w:rPr>
          <w:highlight w:val="yellow"/>
        </w:rPr>
      </w:pPr>
      <w:r>
        <w:rPr>
          <w:highlight w:val="yellow"/>
        </w:rPr>
        <w:fldChar w:fldCharType="end"/>
      </w:r>
    </w:p>
    <w:p w14:paraId="307D3969" w14:textId="65606BCF" w:rsidR="00F56D13" w:rsidRDefault="00F56D13" w:rsidP="0017273A">
      <w:pPr>
        <w:widowControl w:val="0"/>
        <w:autoSpaceDE w:val="0"/>
        <w:autoSpaceDN w:val="0"/>
        <w:adjustRightInd w:val="0"/>
        <w:spacing w:after="240" w:line="240" w:lineRule="auto"/>
        <w:ind w:left="480" w:hanging="480"/>
      </w:pPr>
    </w:p>
    <w:p w14:paraId="3F14CAED" w14:textId="1BB9C110" w:rsidR="00F56D13" w:rsidRDefault="00F56D13">
      <w:pPr>
        <w:spacing w:after="0" w:line="240" w:lineRule="auto"/>
        <w:contextualSpacing w:val="0"/>
        <w:jc w:val="left"/>
      </w:pPr>
      <w:r>
        <w:br w:type="page"/>
      </w:r>
    </w:p>
    <w:p w14:paraId="0411F6EB" w14:textId="403A3FA2" w:rsidR="00F56D13" w:rsidRPr="00F56D13" w:rsidRDefault="00527368" w:rsidP="00F56D13">
      <w:pPr>
        <w:pStyle w:val="Heading1"/>
        <w:numPr>
          <w:ilvl w:val="0"/>
          <w:numId w:val="0"/>
        </w:numPr>
        <w:rPr>
          <w:lang w:val="pt-PT"/>
        </w:rPr>
      </w:pPr>
      <w:bookmarkStart w:id="25" w:name="_Hlk23718301"/>
      <w:bookmarkStart w:id="26" w:name="_Toc60749203"/>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25"/>
      <w:r w:rsidR="00E13EF4" w:rsidRPr="008017BA">
        <w:rPr>
          <w:lang w:val="pt-PT"/>
        </w:rPr>
        <w:t>Título do Apêndice</w:t>
      </w:r>
      <w:bookmarkEnd w:id="26"/>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27" w:name="_Toc60749204"/>
      <w:r w:rsidRPr="008017BA">
        <w:rPr>
          <w:lang w:val="pt-PT"/>
        </w:rPr>
        <w:lastRenderedPageBreak/>
        <w:t>Anexo I –</w:t>
      </w:r>
      <w:r w:rsidR="00E13EF4" w:rsidRPr="008017BA">
        <w:rPr>
          <w:lang w:val="pt-PT"/>
        </w:rPr>
        <w:t xml:space="preserve"> Título do Anexo</w:t>
      </w:r>
      <w:bookmarkEnd w:id="27"/>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DC0899" w14:textId="77777777" w:rsidR="0062521E" w:rsidRDefault="0062521E" w:rsidP="00E21F02">
      <w:r>
        <w:separator/>
      </w:r>
    </w:p>
  </w:endnote>
  <w:endnote w:type="continuationSeparator" w:id="0">
    <w:p w14:paraId="3F668DE3" w14:textId="77777777" w:rsidR="0062521E" w:rsidRDefault="0062521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4D"/>
    <w:family w:val="auto"/>
    <w:pitch w:val="variable"/>
    <w:sig w:usb0="800000AF" w:usb1="0000204A" w:usb2="00000000" w:usb3="00000000" w:csb0="0000001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B8662F" w:rsidRDefault="00B8662F"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40266" w:rsidRDefault="00F40266" w:rsidP="0058713E">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40266" w:rsidRDefault="00F40266"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BA67B0" w:rsidRPr="00060544" w:rsidRDefault="00BA67B0"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B8662F" w:rsidRPr="00B8662F" w:rsidRDefault="00B8662F"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40266" w:rsidRDefault="00F40266" w:rsidP="00F40266">
    <w:pPr>
      <w:pStyle w:val="Footer"/>
      <w:framePr w:wrap="none" w:vAnchor="text" w:hAnchor="margin" w:xAlign="outside" w:y="1"/>
      <w:rPr>
        <w:rStyle w:val="PageNumber"/>
      </w:rPr>
    </w:pPr>
  </w:p>
  <w:p w14:paraId="5C5DA93B" w14:textId="77777777" w:rsidR="00F40266" w:rsidRDefault="00F40266"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B8662F" w:rsidRDefault="00B8662F" w:rsidP="0058713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BA67B0" w:rsidRPr="00060544" w:rsidRDefault="00BA67B0"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BA67B0" w:rsidRPr="00060544" w:rsidRDefault="00BA67B0"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B7217A" w14:textId="77777777" w:rsidR="0062521E" w:rsidRDefault="0062521E" w:rsidP="00E21F02">
      <w:r>
        <w:separator/>
      </w:r>
    </w:p>
  </w:footnote>
  <w:footnote w:type="continuationSeparator" w:id="0">
    <w:p w14:paraId="1F6E2D5C" w14:textId="77777777" w:rsidR="0062521E" w:rsidRDefault="0062521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7AB"/>
    <w:rsid w:val="00113796"/>
    <w:rsid w:val="00113A42"/>
    <w:rsid w:val="00113E71"/>
    <w:rsid w:val="001158A1"/>
    <w:rsid w:val="00117024"/>
    <w:rsid w:val="00117B5B"/>
    <w:rsid w:val="00120339"/>
    <w:rsid w:val="00120BA8"/>
    <w:rsid w:val="00120C27"/>
    <w:rsid w:val="00121581"/>
    <w:rsid w:val="001234AD"/>
    <w:rsid w:val="00125375"/>
    <w:rsid w:val="0012577E"/>
    <w:rsid w:val="00125A6F"/>
    <w:rsid w:val="00126AA9"/>
    <w:rsid w:val="00127805"/>
    <w:rsid w:val="001312A2"/>
    <w:rsid w:val="00133740"/>
    <w:rsid w:val="00135D7C"/>
    <w:rsid w:val="001364DB"/>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206D"/>
    <w:rsid w:val="00162647"/>
    <w:rsid w:val="00162DF7"/>
    <w:rsid w:val="001640AA"/>
    <w:rsid w:val="0016489B"/>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5004"/>
    <w:rsid w:val="001B5037"/>
    <w:rsid w:val="001B62E6"/>
    <w:rsid w:val="001B635C"/>
    <w:rsid w:val="001B68E2"/>
    <w:rsid w:val="001B6EBF"/>
    <w:rsid w:val="001B6FC7"/>
    <w:rsid w:val="001C0C03"/>
    <w:rsid w:val="001C153A"/>
    <w:rsid w:val="001C171A"/>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F5"/>
    <w:rsid w:val="002612D6"/>
    <w:rsid w:val="00261972"/>
    <w:rsid w:val="00263C0C"/>
    <w:rsid w:val="00264494"/>
    <w:rsid w:val="00264AC2"/>
    <w:rsid w:val="00264C10"/>
    <w:rsid w:val="00265D69"/>
    <w:rsid w:val="00265D71"/>
    <w:rsid w:val="00265E35"/>
    <w:rsid w:val="00266381"/>
    <w:rsid w:val="00266638"/>
    <w:rsid w:val="00267793"/>
    <w:rsid w:val="00270675"/>
    <w:rsid w:val="00270879"/>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D81"/>
    <w:rsid w:val="0028731C"/>
    <w:rsid w:val="00290438"/>
    <w:rsid w:val="00290A8A"/>
    <w:rsid w:val="00290F27"/>
    <w:rsid w:val="0029129C"/>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32E4"/>
    <w:rsid w:val="00413670"/>
    <w:rsid w:val="00415B5F"/>
    <w:rsid w:val="00415E83"/>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E4B"/>
    <w:rsid w:val="004E026D"/>
    <w:rsid w:val="004E174F"/>
    <w:rsid w:val="004E1891"/>
    <w:rsid w:val="004E286C"/>
    <w:rsid w:val="004E2C7A"/>
    <w:rsid w:val="004E33FD"/>
    <w:rsid w:val="004E3958"/>
    <w:rsid w:val="004E40BC"/>
    <w:rsid w:val="004E565A"/>
    <w:rsid w:val="004E56E1"/>
    <w:rsid w:val="004E6F59"/>
    <w:rsid w:val="004E7606"/>
    <w:rsid w:val="004E78D4"/>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4587"/>
    <w:rsid w:val="00545BC1"/>
    <w:rsid w:val="00545C21"/>
    <w:rsid w:val="005465ED"/>
    <w:rsid w:val="00547A51"/>
    <w:rsid w:val="00551031"/>
    <w:rsid w:val="0055126E"/>
    <w:rsid w:val="005530C7"/>
    <w:rsid w:val="00555BAA"/>
    <w:rsid w:val="0055605B"/>
    <w:rsid w:val="00556A4D"/>
    <w:rsid w:val="00556CA8"/>
    <w:rsid w:val="00556F41"/>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3258"/>
    <w:rsid w:val="005A3659"/>
    <w:rsid w:val="005A43F7"/>
    <w:rsid w:val="005A4813"/>
    <w:rsid w:val="005A4C65"/>
    <w:rsid w:val="005A4EB7"/>
    <w:rsid w:val="005A5502"/>
    <w:rsid w:val="005A6131"/>
    <w:rsid w:val="005B010A"/>
    <w:rsid w:val="005B12D6"/>
    <w:rsid w:val="005B373D"/>
    <w:rsid w:val="005B387C"/>
    <w:rsid w:val="005B3F97"/>
    <w:rsid w:val="005B557C"/>
    <w:rsid w:val="005B6148"/>
    <w:rsid w:val="005B61E1"/>
    <w:rsid w:val="005B656E"/>
    <w:rsid w:val="005B706B"/>
    <w:rsid w:val="005B7077"/>
    <w:rsid w:val="005B71E3"/>
    <w:rsid w:val="005B741F"/>
    <w:rsid w:val="005B76D9"/>
    <w:rsid w:val="005C17FD"/>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24BE"/>
    <w:rsid w:val="006127CB"/>
    <w:rsid w:val="0061281D"/>
    <w:rsid w:val="006128CA"/>
    <w:rsid w:val="006128F2"/>
    <w:rsid w:val="00612D77"/>
    <w:rsid w:val="00614AC6"/>
    <w:rsid w:val="00616189"/>
    <w:rsid w:val="0061674D"/>
    <w:rsid w:val="00617566"/>
    <w:rsid w:val="0062005E"/>
    <w:rsid w:val="00622009"/>
    <w:rsid w:val="00622161"/>
    <w:rsid w:val="00623221"/>
    <w:rsid w:val="006237B5"/>
    <w:rsid w:val="00624C04"/>
    <w:rsid w:val="006251B1"/>
    <w:rsid w:val="0062521E"/>
    <w:rsid w:val="00625E0D"/>
    <w:rsid w:val="00625FAE"/>
    <w:rsid w:val="006267C3"/>
    <w:rsid w:val="00626D6E"/>
    <w:rsid w:val="00626DF2"/>
    <w:rsid w:val="00627D93"/>
    <w:rsid w:val="00632FDA"/>
    <w:rsid w:val="00633143"/>
    <w:rsid w:val="00633A9F"/>
    <w:rsid w:val="00633DA6"/>
    <w:rsid w:val="00634DCC"/>
    <w:rsid w:val="00635092"/>
    <w:rsid w:val="00635871"/>
    <w:rsid w:val="00637503"/>
    <w:rsid w:val="00640ACB"/>
    <w:rsid w:val="0064165E"/>
    <w:rsid w:val="00641663"/>
    <w:rsid w:val="0064394F"/>
    <w:rsid w:val="006446F3"/>
    <w:rsid w:val="00645036"/>
    <w:rsid w:val="0064597D"/>
    <w:rsid w:val="006464E5"/>
    <w:rsid w:val="006470A2"/>
    <w:rsid w:val="00647780"/>
    <w:rsid w:val="006509D0"/>
    <w:rsid w:val="00650A14"/>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2042"/>
    <w:rsid w:val="006828A8"/>
    <w:rsid w:val="00682CA1"/>
    <w:rsid w:val="00683E1F"/>
    <w:rsid w:val="00684924"/>
    <w:rsid w:val="00685471"/>
    <w:rsid w:val="006871DE"/>
    <w:rsid w:val="0069011C"/>
    <w:rsid w:val="006901E3"/>
    <w:rsid w:val="0069249D"/>
    <w:rsid w:val="0069382E"/>
    <w:rsid w:val="00693A82"/>
    <w:rsid w:val="0069613D"/>
    <w:rsid w:val="00696C85"/>
    <w:rsid w:val="00696E51"/>
    <w:rsid w:val="006A002F"/>
    <w:rsid w:val="006A0618"/>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64AC"/>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7BCB"/>
    <w:rsid w:val="00800930"/>
    <w:rsid w:val="00800D61"/>
    <w:rsid w:val="00800DBC"/>
    <w:rsid w:val="008013FF"/>
    <w:rsid w:val="00801566"/>
    <w:rsid w:val="008017BA"/>
    <w:rsid w:val="00802BE6"/>
    <w:rsid w:val="00803329"/>
    <w:rsid w:val="00803B59"/>
    <w:rsid w:val="00804B8C"/>
    <w:rsid w:val="0080654C"/>
    <w:rsid w:val="008068C9"/>
    <w:rsid w:val="00806F4D"/>
    <w:rsid w:val="00807DF1"/>
    <w:rsid w:val="00807F61"/>
    <w:rsid w:val="00810016"/>
    <w:rsid w:val="00810060"/>
    <w:rsid w:val="00810516"/>
    <w:rsid w:val="00811623"/>
    <w:rsid w:val="00811AE6"/>
    <w:rsid w:val="00811C78"/>
    <w:rsid w:val="00811EB0"/>
    <w:rsid w:val="00812ABA"/>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FFF"/>
    <w:rsid w:val="008532B0"/>
    <w:rsid w:val="00853CAE"/>
    <w:rsid w:val="00853EFB"/>
    <w:rsid w:val="008552EA"/>
    <w:rsid w:val="0085570B"/>
    <w:rsid w:val="00857C0A"/>
    <w:rsid w:val="00860FCD"/>
    <w:rsid w:val="008625C9"/>
    <w:rsid w:val="00862952"/>
    <w:rsid w:val="00864067"/>
    <w:rsid w:val="00864633"/>
    <w:rsid w:val="00864D29"/>
    <w:rsid w:val="00865687"/>
    <w:rsid w:val="0086635B"/>
    <w:rsid w:val="00866985"/>
    <w:rsid w:val="00867067"/>
    <w:rsid w:val="0086712E"/>
    <w:rsid w:val="0086731E"/>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62E3"/>
    <w:rsid w:val="008E669F"/>
    <w:rsid w:val="008E75C8"/>
    <w:rsid w:val="008E7819"/>
    <w:rsid w:val="008E7FB1"/>
    <w:rsid w:val="008F0035"/>
    <w:rsid w:val="008F01FE"/>
    <w:rsid w:val="008F0B42"/>
    <w:rsid w:val="008F38B8"/>
    <w:rsid w:val="008F3C3B"/>
    <w:rsid w:val="008F79C7"/>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156E"/>
    <w:rsid w:val="009115B5"/>
    <w:rsid w:val="00912520"/>
    <w:rsid w:val="00914360"/>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862"/>
    <w:rsid w:val="00A8698E"/>
    <w:rsid w:val="00A87BFA"/>
    <w:rsid w:val="00A90428"/>
    <w:rsid w:val="00A9083E"/>
    <w:rsid w:val="00A90F40"/>
    <w:rsid w:val="00A9166C"/>
    <w:rsid w:val="00A92459"/>
    <w:rsid w:val="00A94DF2"/>
    <w:rsid w:val="00A951CE"/>
    <w:rsid w:val="00A954EC"/>
    <w:rsid w:val="00A9563D"/>
    <w:rsid w:val="00A95D8D"/>
    <w:rsid w:val="00AA0255"/>
    <w:rsid w:val="00AA0275"/>
    <w:rsid w:val="00AA13B4"/>
    <w:rsid w:val="00AA1F9F"/>
    <w:rsid w:val="00AA246F"/>
    <w:rsid w:val="00AA3EFB"/>
    <w:rsid w:val="00AA3FF5"/>
    <w:rsid w:val="00AA427B"/>
    <w:rsid w:val="00AA46C6"/>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6090"/>
    <w:rsid w:val="00B36C56"/>
    <w:rsid w:val="00B37496"/>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4D77"/>
    <w:rsid w:val="00B94E1B"/>
    <w:rsid w:val="00B94ECE"/>
    <w:rsid w:val="00B95321"/>
    <w:rsid w:val="00B9572F"/>
    <w:rsid w:val="00B97BB8"/>
    <w:rsid w:val="00BA0959"/>
    <w:rsid w:val="00BA1ACA"/>
    <w:rsid w:val="00BA1C7E"/>
    <w:rsid w:val="00BA2379"/>
    <w:rsid w:val="00BA33BC"/>
    <w:rsid w:val="00BA34D9"/>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50F9"/>
    <w:rsid w:val="00BE5DD1"/>
    <w:rsid w:val="00BE5F97"/>
    <w:rsid w:val="00BE76A3"/>
    <w:rsid w:val="00BF0A2D"/>
    <w:rsid w:val="00BF0C84"/>
    <w:rsid w:val="00BF184F"/>
    <w:rsid w:val="00BF1BB7"/>
    <w:rsid w:val="00BF2305"/>
    <w:rsid w:val="00BF2634"/>
    <w:rsid w:val="00BF382A"/>
    <w:rsid w:val="00BF4CE7"/>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B0983"/>
    <w:rsid w:val="00CB130E"/>
    <w:rsid w:val="00CB1ADA"/>
    <w:rsid w:val="00CB1C1A"/>
    <w:rsid w:val="00CB20DC"/>
    <w:rsid w:val="00CB327B"/>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41D9"/>
    <w:rsid w:val="00D5429E"/>
    <w:rsid w:val="00D5454E"/>
    <w:rsid w:val="00D548FB"/>
    <w:rsid w:val="00D5506A"/>
    <w:rsid w:val="00D55301"/>
    <w:rsid w:val="00D56570"/>
    <w:rsid w:val="00D56DB0"/>
    <w:rsid w:val="00D56E40"/>
    <w:rsid w:val="00D5708A"/>
    <w:rsid w:val="00D614A7"/>
    <w:rsid w:val="00D61CB0"/>
    <w:rsid w:val="00D62557"/>
    <w:rsid w:val="00D62659"/>
    <w:rsid w:val="00D62859"/>
    <w:rsid w:val="00D628BA"/>
    <w:rsid w:val="00D63933"/>
    <w:rsid w:val="00D63A65"/>
    <w:rsid w:val="00D6479E"/>
    <w:rsid w:val="00D65FE6"/>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9C9"/>
    <w:rsid w:val="00DC7316"/>
    <w:rsid w:val="00DC7398"/>
    <w:rsid w:val="00DC7FB8"/>
    <w:rsid w:val="00DD0036"/>
    <w:rsid w:val="00DD105C"/>
    <w:rsid w:val="00DD3148"/>
    <w:rsid w:val="00DD3718"/>
    <w:rsid w:val="00DD379A"/>
    <w:rsid w:val="00DD37B8"/>
    <w:rsid w:val="00DD42FC"/>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99C"/>
    <w:rsid w:val="00DF3B98"/>
    <w:rsid w:val="00DF51A6"/>
    <w:rsid w:val="00DF596A"/>
    <w:rsid w:val="00DF6712"/>
    <w:rsid w:val="00DF6CB6"/>
    <w:rsid w:val="00DF7C2A"/>
    <w:rsid w:val="00E0246C"/>
    <w:rsid w:val="00E04156"/>
    <w:rsid w:val="00E046B3"/>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860"/>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EF1"/>
    <w:rsid w:val="00E61141"/>
    <w:rsid w:val="00E615D9"/>
    <w:rsid w:val="00E623CE"/>
    <w:rsid w:val="00E65C9E"/>
    <w:rsid w:val="00E6739D"/>
    <w:rsid w:val="00E67468"/>
    <w:rsid w:val="00E70127"/>
    <w:rsid w:val="00E709BA"/>
    <w:rsid w:val="00E70DBB"/>
    <w:rsid w:val="00E70DFB"/>
    <w:rsid w:val="00E717E2"/>
    <w:rsid w:val="00E719B2"/>
    <w:rsid w:val="00E722D9"/>
    <w:rsid w:val="00E73137"/>
    <w:rsid w:val="00E7327A"/>
    <w:rsid w:val="00E744EB"/>
    <w:rsid w:val="00E74568"/>
    <w:rsid w:val="00E75A29"/>
    <w:rsid w:val="00E77778"/>
    <w:rsid w:val="00E807DB"/>
    <w:rsid w:val="00E809CC"/>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51A8"/>
    <w:rsid w:val="00EA56A0"/>
    <w:rsid w:val="00EA6C25"/>
    <w:rsid w:val="00EA6CA3"/>
    <w:rsid w:val="00EA6DDF"/>
    <w:rsid w:val="00EA70E8"/>
    <w:rsid w:val="00EA7347"/>
    <w:rsid w:val="00EA73DC"/>
    <w:rsid w:val="00EA7DD4"/>
    <w:rsid w:val="00EB1358"/>
    <w:rsid w:val="00EB2241"/>
    <w:rsid w:val="00EB2BE9"/>
    <w:rsid w:val="00EB3C43"/>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5A3F"/>
    <w:rsid w:val="00F17166"/>
    <w:rsid w:val="00F17BCA"/>
    <w:rsid w:val="00F17CF3"/>
    <w:rsid w:val="00F20DA7"/>
    <w:rsid w:val="00F211BA"/>
    <w:rsid w:val="00F228BE"/>
    <w:rsid w:val="00F229C3"/>
    <w:rsid w:val="00F22AB1"/>
    <w:rsid w:val="00F24BF5"/>
    <w:rsid w:val="00F26751"/>
    <w:rsid w:val="00F2711E"/>
    <w:rsid w:val="00F27442"/>
    <w:rsid w:val="00F27E77"/>
    <w:rsid w:val="00F30BAA"/>
    <w:rsid w:val="00F31A3F"/>
    <w:rsid w:val="00F32451"/>
    <w:rsid w:val="00F3253A"/>
    <w:rsid w:val="00F32E4F"/>
    <w:rsid w:val="00F32FE6"/>
    <w:rsid w:val="00F33494"/>
    <w:rsid w:val="00F335EC"/>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448E"/>
    <w:rsid w:val="00F84F00"/>
    <w:rsid w:val="00F85915"/>
    <w:rsid w:val="00F86846"/>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5C31"/>
    <w:rsid w:val="00FC6178"/>
    <w:rsid w:val="00FC69FE"/>
    <w:rsid w:val="00FC6A55"/>
    <w:rsid w:val="00FC7BBE"/>
    <w:rsid w:val="00FD11CB"/>
    <w:rsid w:val="00FD1569"/>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A04B80"/>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9</Pages>
  <Words>5217</Words>
  <Characters>29742</Characters>
  <Application>Microsoft Office Word</Application>
  <DocSecurity>0</DocSecurity>
  <Lines>247</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3489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cp:revision>
  <cp:lastPrinted>2019-11-17T02:46:00Z</cp:lastPrinted>
  <dcterms:created xsi:type="dcterms:W3CDTF">2021-01-05T14:37:00Z</dcterms:created>
  <dcterms:modified xsi:type="dcterms:W3CDTF">2021-01-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